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12439E" w14:textId="10B15597" w:rsidR="00FC5DA1" w:rsidRDefault="00FC5DA1" w:rsidP="00FC5DA1">
      <w:r w:rsidRPr="00F97FEF">
        <w:rPr>
          <w:b/>
        </w:rPr>
        <w:t>Supplementary Table</w:t>
      </w:r>
      <w:r w:rsidR="006E70CB">
        <w:rPr>
          <w:b/>
        </w:rPr>
        <w:t xml:space="preserve"> 1</w:t>
      </w:r>
      <w:r w:rsidRPr="00F97FEF">
        <w:rPr>
          <w:b/>
        </w:rPr>
        <w:t>.</w:t>
      </w:r>
      <w:r w:rsidR="006E70CB">
        <w:t xml:space="preserve"> </w:t>
      </w:r>
      <w:r>
        <w:t>Full listing of included studies with 3xTg-AD mouse source details.</w:t>
      </w:r>
      <w:r w:rsidR="006E70CB">
        <w:t xml:space="preserve"> </w:t>
      </w:r>
      <w:r w:rsidR="00F90BB6">
        <w:t>C</w:t>
      </w:r>
      <w:r>
        <w:t>itation re</w:t>
      </w:r>
      <w:r w:rsidR="00F90BB6">
        <w:t>fers to the numerical citation listed in the Supplementary References</w:t>
      </w:r>
      <w:r>
        <w:t>. If stated, most studies cite the mouse background as 129/C57BL6.</w:t>
      </w:r>
      <w:r w:rsidR="006E70CB">
        <w:t xml:space="preserve"> </w:t>
      </w:r>
      <w:r>
        <w:t xml:space="preserve">When stated, mice were typically commercially acquired from Jackson Laboratory or gifted from </w:t>
      </w:r>
      <w:r w:rsidR="00E22127">
        <w:t xml:space="preserve">a colony originating from the </w:t>
      </w:r>
      <w:proofErr w:type="spellStart"/>
      <w:r w:rsidR="00E22127">
        <w:t>LaF</w:t>
      </w:r>
      <w:r>
        <w:t>erla</w:t>
      </w:r>
      <w:proofErr w:type="spellEnd"/>
      <w:r>
        <w:t xml:space="preserve"> Laboratory (original place of invention of the 3xTg-AD mouse model)</w:t>
      </w:r>
      <w:r w:rsidR="006E70CB">
        <w:t xml:space="preserve">. </w:t>
      </w:r>
      <w:r>
        <w:t>The mouse source field provides additional details transcribed from the correspond</w:t>
      </w:r>
      <w:r w:rsidR="00E22127">
        <w:t xml:space="preserve">ing article on the mouse source; many simply cite the </w:t>
      </w:r>
      <w:proofErr w:type="spellStart"/>
      <w:r w:rsidR="00E22127">
        <w:t>LaFerla</w:t>
      </w:r>
      <w:proofErr w:type="spellEnd"/>
      <w:r w:rsidR="00E22127">
        <w:t xml:space="preserve"> laboratory’s initial publications of the 3xTg-AD model in 2003 </w:t>
      </w:r>
      <w:r w:rsidR="00E22127">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00E22127">
        <w:instrText xml:space="preserve"> ADDIN EN.CITE </w:instrText>
      </w:r>
      <w:r w:rsidR="00E22127">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00E22127">
        <w:instrText xml:space="preserve"> ADDIN EN.CITE.DATA </w:instrText>
      </w:r>
      <w:r w:rsidR="00E22127">
        <w:fldChar w:fldCharType="end"/>
      </w:r>
      <w:r w:rsidR="00E22127">
        <w:fldChar w:fldCharType="separate"/>
      </w:r>
      <w:r w:rsidR="00E22127">
        <w:rPr>
          <w:noProof/>
        </w:rPr>
        <w:t>[1, 2]</w:t>
      </w:r>
      <w:r w:rsidR="00E22127">
        <w:fldChar w:fldCharType="end"/>
      </w:r>
      <w:r w:rsidR="00E22127">
        <w:t>.</w:t>
      </w:r>
    </w:p>
    <w:p w14:paraId="17B8DD0B" w14:textId="77777777" w:rsidR="00FC5DA1" w:rsidRDefault="00FC5DA1" w:rsidP="00FC5DA1">
      <w:pPr>
        <w:spacing w:line="360" w:lineRule="auto"/>
      </w:pPr>
    </w:p>
    <w:tbl>
      <w:tblPr>
        <w:tblStyle w:val="TableGrid"/>
        <w:tblW w:w="9985" w:type="dxa"/>
        <w:tblLook w:val="04A0" w:firstRow="1" w:lastRow="0" w:firstColumn="1" w:lastColumn="0" w:noHBand="0" w:noVBand="1"/>
      </w:tblPr>
      <w:tblGrid>
        <w:gridCol w:w="986"/>
        <w:gridCol w:w="719"/>
        <w:gridCol w:w="1403"/>
        <w:gridCol w:w="2210"/>
        <w:gridCol w:w="4667"/>
      </w:tblGrid>
      <w:tr w:rsidR="006E70CB" w14:paraId="0B346CA5" w14:textId="77777777" w:rsidTr="006E70CB">
        <w:trPr>
          <w:trHeight w:val="71"/>
        </w:trPr>
        <w:tc>
          <w:tcPr>
            <w:tcW w:w="986" w:type="dxa"/>
            <w:vAlign w:val="bottom"/>
          </w:tcPr>
          <w:p w14:paraId="2A049DE7" w14:textId="6E7E724A" w:rsidR="00F90BB6" w:rsidRPr="006E70CB" w:rsidRDefault="00F90BB6" w:rsidP="00792A41">
            <w:pPr>
              <w:rPr>
                <w:sz w:val="22"/>
                <w:szCs w:val="22"/>
              </w:rPr>
            </w:pPr>
            <w:r w:rsidRPr="006E70CB">
              <w:rPr>
                <w:b/>
                <w:bCs/>
                <w:color w:val="000000"/>
                <w:sz w:val="22"/>
                <w:szCs w:val="22"/>
              </w:rPr>
              <w:t>Citation</w:t>
            </w:r>
          </w:p>
        </w:tc>
        <w:tc>
          <w:tcPr>
            <w:tcW w:w="719" w:type="dxa"/>
            <w:vAlign w:val="bottom"/>
          </w:tcPr>
          <w:p w14:paraId="0DEB378D" w14:textId="77777777" w:rsidR="00F90BB6" w:rsidRPr="006E70CB" w:rsidRDefault="00F90BB6" w:rsidP="006E70CB">
            <w:pPr>
              <w:jc w:val="center"/>
              <w:rPr>
                <w:sz w:val="22"/>
                <w:szCs w:val="22"/>
              </w:rPr>
            </w:pPr>
            <w:r w:rsidRPr="006E70CB">
              <w:rPr>
                <w:b/>
                <w:bCs/>
                <w:color w:val="000000"/>
                <w:sz w:val="22"/>
                <w:szCs w:val="22"/>
              </w:rPr>
              <w:t>Year</w:t>
            </w:r>
          </w:p>
        </w:tc>
        <w:tc>
          <w:tcPr>
            <w:tcW w:w="1403" w:type="dxa"/>
            <w:vAlign w:val="bottom"/>
          </w:tcPr>
          <w:p w14:paraId="13BED399" w14:textId="77777777" w:rsidR="00F90BB6" w:rsidRPr="006E70CB" w:rsidRDefault="00F90BB6" w:rsidP="006E70CB">
            <w:pPr>
              <w:jc w:val="center"/>
              <w:rPr>
                <w:sz w:val="22"/>
                <w:szCs w:val="22"/>
              </w:rPr>
            </w:pPr>
            <w:r w:rsidRPr="006E70CB">
              <w:rPr>
                <w:b/>
                <w:bCs/>
                <w:color w:val="000000"/>
                <w:sz w:val="22"/>
                <w:szCs w:val="22"/>
              </w:rPr>
              <w:t>129/C57BL6 Background</w:t>
            </w:r>
          </w:p>
        </w:tc>
        <w:tc>
          <w:tcPr>
            <w:tcW w:w="2210" w:type="dxa"/>
            <w:vAlign w:val="bottom"/>
          </w:tcPr>
          <w:p w14:paraId="1AC850FA" w14:textId="77777777" w:rsidR="00F90BB6" w:rsidRPr="006E70CB" w:rsidRDefault="00F90BB6" w:rsidP="006E70CB">
            <w:pPr>
              <w:jc w:val="center"/>
              <w:rPr>
                <w:sz w:val="22"/>
                <w:szCs w:val="22"/>
              </w:rPr>
            </w:pPr>
            <w:r w:rsidRPr="006E70CB">
              <w:rPr>
                <w:b/>
                <w:bCs/>
                <w:color w:val="000000"/>
                <w:sz w:val="22"/>
                <w:szCs w:val="22"/>
              </w:rPr>
              <w:t xml:space="preserve">Acquired by Jackson Laboratory or </w:t>
            </w:r>
            <w:proofErr w:type="spellStart"/>
            <w:r w:rsidRPr="006E70CB">
              <w:rPr>
                <w:b/>
                <w:bCs/>
                <w:color w:val="000000"/>
                <w:sz w:val="22"/>
                <w:szCs w:val="22"/>
              </w:rPr>
              <w:t>LaFerla</w:t>
            </w:r>
            <w:proofErr w:type="spellEnd"/>
            <w:r w:rsidRPr="006E70CB">
              <w:rPr>
                <w:b/>
                <w:bCs/>
                <w:color w:val="000000"/>
                <w:sz w:val="22"/>
                <w:szCs w:val="22"/>
              </w:rPr>
              <w:t xml:space="preserve"> Laboratory</w:t>
            </w:r>
          </w:p>
        </w:tc>
        <w:tc>
          <w:tcPr>
            <w:tcW w:w="4667" w:type="dxa"/>
            <w:vAlign w:val="bottom"/>
          </w:tcPr>
          <w:p w14:paraId="11D749BC" w14:textId="77777777" w:rsidR="00F90BB6" w:rsidRPr="006E70CB" w:rsidRDefault="00F90BB6" w:rsidP="00450F92">
            <w:pPr>
              <w:rPr>
                <w:sz w:val="22"/>
                <w:szCs w:val="22"/>
              </w:rPr>
            </w:pPr>
            <w:r w:rsidRPr="006E70CB">
              <w:rPr>
                <w:b/>
                <w:bCs/>
                <w:color w:val="000000"/>
                <w:sz w:val="22"/>
                <w:szCs w:val="22"/>
              </w:rPr>
              <w:t>Mouse source</w:t>
            </w:r>
          </w:p>
        </w:tc>
      </w:tr>
      <w:tr w:rsidR="006E70CB" w14:paraId="6005274F" w14:textId="77777777" w:rsidTr="006E70CB">
        <w:tc>
          <w:tcPr>
            <w:tcW w:w="986" w:type="dxa"/>
            <w:vAlign w:val="bottom"/>
          </w:tcPr>
          <w:p w14:paraId="7538A405" w14:textId="21F315CC" w:rsidR="00213CF9" w:rsidRPr="006E70CB" w:rsidRDefault="00213CF9" w:rsidP="00E22127">
            <w:pPr>
              <w:rPr>
                <w:sz w:val="22"/>
                <w:szCs w:val="22"/>
              </w:rPr>
            </w:pPr>
            <w:r w:rsidRPr="006E70CB">
              <w:rPr>
                <w:sz w:val="22"/>
                <w:szCs w:val="22"/>
              </w:rPr>
              <w:fldChar w:fldCharType="begin">
                <w:fldData xml:space="preserve">PEVuZE5vdGU+PENpdGU+PEF1dGhvcj5HcmVlbjwvQXV0aG9yPjxZZWFyPjIwMDg8L1llYXI+PFJl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xMTUwMC0xMDwvcGFnZXM+PHZvbHVtZT4yODwvdm9sdW1lPjxudW1i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</w:fldData>
              </w:fldChar>
            </w:r>
            <w:r w:rsidRPr="006E70CB">
              <w:rPr>
                <w:sz w:val="22"/>
                <w:szCs w:val="22"/>
              </w:rPr>
              <w:instrText xml:space="preserve"> ADDIN EN.CITE </w:instrText>
            </w:r>
            <w:r w:rsidRPr="006E70CB">
              <w:rPr>
                <w:sz w:val="22"/>
                <w:szCs w:val="22"/>
              </w:rPr>
              <w:fldChar w:fldCharType="begin">
                <w:fldData xml:space="preserve">PEVuZE5vdGU+PENpdGU+PEF1dGhvcj5HcmVlbjwvQXV0aG9yPjxZZWFyPjIwMDg8L1llYXI+PFJl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xMTUwMC0xMDwvcGFnZXM+PHZvbHVtZT4yODwvdm9sdW1lPjxudW1i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3]</w:t>
            </w:r>
            <w:r w:rsidRPr="006E70CB">
              <w:rPr>
                <w:sz w:val="22"/>
                <w:szCs w:val="22"/>
              </w:rPr>
              <w:fldChar w:fldCharType="end"/>
            </w:r>
          </w:p>
        </w:tc>
        <w:tc>
          <w:tcPr>
            <w:tcW w:w="719" w:type="dxa"/>
            <w:vAlign w:val="bottom"/>
          </w:tcPr>
          <w:p w14:paraId="2E6CC8E9" w14:textId="77777777" w:rsidR="00213CF9" w:rsidRPr="006E70CB" w:rsidRDefault="00213CF9" w:rsidP="006E70CB">
            <w:pPr>
              <w:jc w:val="center"/>
              <w:rPr>
                <w:sz w:val="22"/>
                <w:szCs w:val="22"/>
              </w:rPr>
            </w:pPr>
            <w:r w:rsidRPr="006E70CB">
              <w:rPr>
                <w:color w:val="000000"/>
                <w:sz w:val="22"/>
                <w:szCs w:val="22"/>
              </w:rPr>
              <w:t>2008</w:t>
            </w:r>
          </w:p>
        </w:tc>
        <w:tc>
          <w:tcPr>
            <w:tcW w:w="1403" w:type="dxa"/>
            <w:vAlign w:val="bottom"/>
          </w:tcPr>
          <w:p w14:paraId="1E6453D6"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09F0ED45"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7ACB3034" w14:textId="28ED7C78" w:rsidR="00213CF9" w:rsidRPr="006E70CB" w:rsidRDefault="00213CF9" w:rsidP="002F2268">
            <w:pPr>
              <w:rPr>
                <w:sz w:val="22"/>
                <w:szCs w:val="22"/>
              </w:rPr>
            </w:pPr>
            <w:r w:rsidRPr="006E70CB">
              <w:rPr>
                <w:color w:val="000000"/>
                <w:sz w:val="22"/>
                <w:szCs w:val="22"/>
              </w:rPr>
              <w:t>previously described by from 129/C57BL/6 background</w:t>
            </w:r>
          </w:p>
        </w:tc>
      </w:tr>
      <w:tr w:rsidR="006E70CB" w14:paraId="51D12B08" w14:textId="77777777" w:rsidTr="006E70CB">
        <w:tc>
          <w:tcPr>
            <w:tcW w:w="986" w:type="dxa"/>
            <w:vAlign w:val="bottom"/>
          </w:tcPr>
          <w:p w14:paraId="40C1FB9C" w14:textId="45520230" w:rsidR="00213CF9" w:rsidRPr="006E70CB" w:rsidRDefault="00213CF9" w:rsidP="00E22127">
            <w:pPr>
              <w:rPr>
                <w:sz w:val="22"/>
                <w:szCs w:val="22"/>
              </w:rPr>
            </w:pPr>
            <w:r w:rsidRPr="006E70CB">
              <w:rPr>
                <w:sz w:val="22"/>
                <w:szCs w:val="22"/>
              </w:rPr>
              <w:fldChar w:fldCharType="begin">
                <w:fldData xml:space="preserve">PEVuZE5vdGU+PENpdGU+PEF1dGhvcj5NZWRlaXJvczwvQXV0aG9yPjxZZWFyPjIwMTE8L1llYXI+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</w:fldData>
              </w:fldChar>
            </w:r>
            <w:r w:rsidRPr="006E70CB">
              <w:rPr>
                <w:sz w:val="22"/>
                <w:szCs w:val="22"/>
              </w:rPr>
              <w:instrText xml:space="preserve"> ADDIN EN.CITE </w:instrText>
            </w:r>
            <w:r w:rsidRPr="006E70CB">
              <w:rPr>
                <w:sz w:val="22"/>
                <w:szCs w:val="22"/>
              </w:rPr>
              <w:fldChar w:fldCharType="begin">
                <w:fldData xml:space="preserve">PEVuZE5vdGU+PENpdGU+PEF1dGhvcj5NZWRlaXJvczwvQXV0aG9yPjxZZWFyPjIwMTE8L1llYXI+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4]</w:t>
            </w:r>
            <w:r w:rsidRPr="006E70CB">
              <w:rPr>
                <w:sz w:val="22"/>
                <w:szCs w:val="22"/>
              </w:rPr>
              <w:fldChar w:fldCharType="end"/>
            </w:r>
          </w:p>
        </w:tc>
        <w:tc>
          <w:tcPr>
            <w:tcW w:w="719" w:type="dxa"/>
            <w:vAlign w:val="bottom"/>
          </w:tcPr>
          <w:p w14:paraId="28CDD76E" w14:textId="77777777" w:rsidR="00213CF9" w:rsidRPr="006E70CB" w:rsidRDefault="00213CF9" w:rsidP="006E70CB">
            <w:pPr>
              <w:jc w:val="center"/>
              <w:rPr>
                <w:sz w:val="22"/>
                <w:szCs w:val="22"/>
              </w:rPr>
            </w:pPr>
            <w:r w:rsidRPr="006E70CB">
              <w:rPr>
                <w:color w:val="000000"/>
                <w:sz w:val="22"/>
                <w:szCs w:val="22"/>
              </w:rPr>
              <w:t>2011</w:t>
            </w:r>
          </w:p>
        </w:tc>
        <w:tc>
          <w:tcPr>
            <w:tcW w:w="1403" w:type="dxa"/>
            <w:vAlign w:val="bottom"/>
          </w:tcPr>
          <w:p w14:paraId="7BCE6C27"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3918022A"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6917D19C" w14:textId="32917EA5" w:rsidR="00213CF9" w:rsidRPr="006E70CB" w:rsidRDefault="00213CF9" w:rsidP="00E22127">
            <w:pPr>
              <w:rPr>
                <w:sz w:val="22"/>
                <w:szCs w:val="22"/>
              </w:rPr>
            </w:pPr>
            <w:r w:rsidRPr="006E70CB">
              <w:rPr>
                <w:color w:val="000000"/>
                <w:sz w:val="22"/>
                <w:szCs w:val="22"/>
              </w:rPr>
              <w:t xml:space="preserve">C57BL6/129SvJ background homozygous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p>
        </w:tc>
      </w:tr>
      <w:tr w:rsidR="006E70CB" w14:paraId="1FAA978A" w14:textId="77777777" w:rsidTr="006E70CB">
        <w:tc>
          <w:tcPr>
            <w:tcW w:w="986" w:type="dxa"/>
            <w:vAlign w:val="bottom"/>
          </w:tcPr>
          <w:p w14:paraId="606CB82F" w14:textId="34DDF1FD" w:rsidR="00213CF9" w:rsidRPr="006E70CB" w:rsidRDefault="00213CF9" w:rsidP="00792A41">
            <w:pPr>
              <w:rPr>
                <w:sz w:val="22"/>
                <w:szCs w:val="22"/>
              </w:rPr>
            </w:pPr>
            <w:r w:rsidRPr="006E70CB">
              <w:rPr>
                <w:sz w:val="22"/>
                <w:szCs w:val="22"/>
              </w:rPr>
              <w:fldChar w:fldCharType="begin">
                <w:fldData xml:space="preserve">PEVuZE5vdGU+PENpdGU+PEF1dGhvcj5BZ2VyPC9BdXRob3I+PFllYXI+MjAxNTwvWWVhcj48UmVj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=
</w:fldData>
              </w:fldChar>
            </w:r>
            <w:r w:rsidRPr="006E70CB">
              <w:rPr>
                <w:sz w:val="22"/>
                <w:szCs w:val="22"/>
              </w:rPr>
              <w:instrText xml:space="preserve"> ADDIN EN.CITE </w:instrText>
            </w:r>
            <w:r w:rsidRPr="006E70CB">
              <w:rPr>
                <w:sz w:val="22"/>
                <w:szCs w:val="22"/>
              </w:rPr>
              <w:fldChar w:fldCharType="begin">
                <w:fldData xml:space="preserve">PEVuZE5vdGU+PENpdGU+PEF1dGhvcj5BZ2VyPC9BdXRob3I+PFllYXI+MjAxNTwvWWVhcj48UmVj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=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5]</w:t>
            </w:r>
            <w:r w:rsidRPr="006E70CB">
              <w:rPr>
                <w:sz w:val="22"/>
                <w:szCs w:val="22"/>
              </w:rPr>
              <w:fldChar w:fldCharType="end"/>
            </w:r>
          </w:p>
        </w:tc>
        <w:tc>
          <w:tcPr>
            <w:tcW w:w="719" w:type="dxa"/>
            <w:vAlign w:val="bottom"/>
          </w:tcPr>
          <w:p w14:paraId="261D12B1" w14:textId="77777777" w:rsidR="00213CF9" w:rsidRPr="006E70CB" w:rsidRDefault="00213CF9" w:rsidP="006E70CB">
            <w:pPr>
              <w:jc w:val="center"/>
              <w:rPr>
                <w:sz w:val="22"/>
                <w:szCs w:val="22"/>
              </w:rPr>
            </w:pPr>
            <w:r w:rsidRPr="006E70CB">
              <w:rPr>
                <w:color w:val="000000"/>
                <w:sz w:val="22"/>
                <w:szCs w:val="22"/>
              </w:rPr>
              <w:t>2015</w:t>
            </w:r>
          </w:p>
        </w:tc>
        <w:tc>
          <w:tcPr>
            <w:tcW w:w="1403" w:type="dxa"/>
            <w:vAlign w:val="bottom"/>
          </w:tcPr>
          <w:p w14:paraId="4462CFFD"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1DD205E3"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1D389B4D" w14:textId="1F587D19" w:rsidR="00213CF9" w:rsidRPr="006E70CB" w:rsidRDefault="00213CF9" w:rsidP="00E22127">
            <w:pPr>
              <w:rPr>
                <w:sz w:val="22"/>
                <w:szCs w:val="22"/>
              </w:rPr>
            </w:pPr>
            <w:r w:rsidRPr="006E70CB">
              <w:rPr>
                <w:color w:val="000000"/>
                <w:sz w:val="22"/>
                <w:szCs w:val="22"/>
              </w:rPr>
              <w:t xml:space="preserve">C57BL6/129 background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p>
        </w:tc>
      </w:tr>
      <w:tr w:rsidR="006E70CB" w14:paraId="2478DFB3" w14:textId="77777777" w:rsidTr="006E70CB">
        <w:tc>
          <w:tcPr>
            <w:tcW w:w="986" w:type="dxa"/>
            <w:vAlign w:val="bottom"/>
          </w:tcPr>
          <w:p w14:paraId="6E84564E" w14:textId="4D0C8C21" w:rsidR="00213CF9" w:rsidRPr="006E70CB" w:rsidRDefault="00213CF9" w:rsidP="00792A41">
            <w:pPr>
              <w:rPr>
                <w:sz w:val="22"/>
                <w:szCs w:val="22"/>
              </w:rPr>
            </w:pPr>
            <w:r w:rsidRPr="006E70CB">
              <w:rPr>
                <w:sz w:val="22"/>
                <w:szCs w:val="22"/>
              </w:rPr>
              <w:fldChar w:fldCharType="begin">
                <w:fldData xml:space="preserve">PEVuZE5vdGU+PENpdGU+PEF1dGhvcj5CYWdsaWV0dG8tVmFyZ2FzPC9BdXRob3I+PFllYXI+MjAx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CYWdsaWV0dG8tVmFyZ2FzPC9BdXRob3I+PFllYXI+MjAx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6]</w:t>
            </w:r>
            <w:r w:rsidRPr="006E70CB">
              <w:rPr>
                <w:sz w:val="22"/>
                <w:szCs w:val="22"/>
              </w:rPr>
              <w:fldChar w:fldCharType="end"/>
            </w:r>
          </w:p>
        </w:tc>
        <w:tc>
          <w:tcPr>
            <w:tcW w:w="719" w:type="dxa"/>
            <w:vAlign w:val="bottom"/>
          </w:tcPr>
          <w:p w14:paraId="41232FEE" w14:textId="77777777" w:rsidR="00213CF9" w:rsidRPr="006E70CB" w:rsidRDefault="00213CF9" w:rsidP="006E70CB">
            <w:pPr>
              <w:jc w:val="center"/>
              <w:rPr>
                <w:sz w:val="22"/>
                <w:szCs w:val="22"/>
              </w:rPr>
            </w:pPr>
            <w:r w:rsidRPr="006E70CB">
              <w:rPr>
                <w:color w:val="000000"/>
                <w:sz w:val="22"/>
                <w:szCs w:val="22"/>
              </w:rPr>
              <w:t>2015</w:t>
            </w:r>
          </w:p>
        </w:tc>
        <w:tc>
          <w:tcPr>
            <w:tcW w:w="1403" w:type="dxa"/>
            <w:vAlign w:val="bottom"/>
          </w:tcPr>
          <w:p w14:paraId="7DF2A010"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5FF38783"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1CA2969E" w14:textId="19685F41" w:rsidR="00213CF9" w:rsidRPr="006E70CB" w:rsidRDefault="00213CF9" w:rsidP="00E22127">
            <w:pPr>
              <w:rPr>
                <w:sz w:val="22"/>
                <w:szCs w:val="22"/>
              </w:rPr>
            </w:pPr>
            <w:r w:rsidRPr="006E70CB">
              <w:rPr>
                <w:color w:val="000000"/>
                <w:sz w:val="22"/>
                <w:szCs w:val="22"/>
              </w:rPr>
              <w:t xml:space="preserve">the same genetic background (hybrid 129/C57BL6 background). The characterization of 3xTg-AD mice has been described previously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p>
        </w:tc>
      </w:tr>
      <w:tr w:rsidR="006E70CB" w14:paraId="2E4E03F0" w14:textId="77777777" w:rsidTr="006E70CB">
        <w:tc>
          <w:tcPr>
            <w:tcW w:w="986" w:type="dxa"/>
            <w:vAlign w:val="bottom"/>
          </w:tcPr>
          <w:p w14:paraId="4C2AA7A0" w14:textId="75A812A0" w:rsidR="00213CF9" w:rsidRPr="006E70CB" w:rsidRDefault="00213CF9" w:rsidP="00792A41">
            <w:pPr>
              <w:rPr>
                <w:sz w:val="22"/>
                <w:szCs w:val="22"/>
              </w:rPr>
            </w:pPr>
            <w:r w:rsidRPr="006E70CB">
              <w:rPr>
                <w:sz w:val="22"/>
                <w:szCs w:val="22"/>
              </w:rPr>
              <w:fldChar w:fldCharType="begin">
                <w:fldData xml:space="preserve">PEVuZE5vdGU+PENpdGU+PEF1dGhvcj5CYWdsaWV0dG8tVmFyZ2FzPC9BdXRob3I+PFllYXI+MjAx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</w:fldData>
              </w:fldChar>
            </w:r>
            <w:r w:rsidRPr="006E70CB">
              <w:rPr>
                <w:sz w:val="22"/>
                <w:szCs w:val="22"/>
              </w:rPr>
              <w:instrText xml:space="preserve"> ADDIN EN.CITE </w:instrText>
            </w:r>
            <w:r w:rsidRPr="006E70CB">
              <w:rPr>
                <w:sz w:val="22"/>
                <w:szCs w:val="22"/>
              </w:rPr>
              <w:fldChar w:fldCharType="begin">
                <w:fldData xml:space="preserve">PEVuZE5vdGU+PENpdGU+PEF1dGhvcj5CYWdsaWV0dG8tVmFyZ2FzPC9BdXRob3I+PFllYXI+MjAx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7]</w:t>
            </w:r>
            <w:r w:rsidRPr="006E70CB">
              <w:rPr>
                <w:sz w:val="22"/>
                <w:szCs w:val="22"/>
              </w:rPr>
              <w:fldChar w:fldCharType="end"/>
            </w:r>
          </w:p>
        </w:tc>
        <w:tc>
          <w:tcPr>
            <w:tcW w:w="719" w:type="dxa"/>
            <w:vAlign w:val="bottom"/>
          </w:tcPr>
          <w:p w14:paraId="51900834" w14:textId="77777777" w:rsidR="00213CF9" w:rsidRPr="006E70CB" w:rsidRDefault="00213CF9" w:rsidP="006E70CB">
            <w:pPr>
              <w:jc w:val="center"/>
              <w:rPr>
                <w:sz w:val="22"/>
                <w:szCs w:val="22"/>
              </w:rPr>
            </w:pPr>
            <w:r w:rsidRPr="006E70CB">
              <w:rPr>
                <w:color w:val="000000"/>
                <w:sz w:val="22"/>
                <w:szCs w:val="22"/>
              </w:rPr>
              <w:t>2014</w:t>
            </w:r>
          </w:p>
        </w:tc>
        <w:tc>
          <w:tcPr>
            <w:tcW w:w="1403" w:type="dxa"/>
            <w:vAlign w:val="bottom"/>
          </w:tcPr>
          <w:p w14:paraId="1D97A4A2"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5D93AA59"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04FB0DD3" w14:textId="77777777" w:rsidR="00213CF9" w:rsidRPr="006E70CB" w:rsidRDefault="00213CF9" w:rsidP="00450F92">
            <w:pPr>
              <w:rPr>
                <w:sz w:val="22"/>
                <w:szCs w:val="22"/>
              </w:rPr>
            </w:pPr>
            <w:r w:rsidRPr="006E70CB">
              <w:rPr>
                <w:color w:val="000000"/>
                <w:sz w:val="22"/>
                <w:szCs w:val="22"/>
              </w:rPr>
              <w:t>not stated</w:t>
            </w:r>
          </w:p>
        </w:tc>
      </w:tr>
      <w:tr w:rsidR="006E70CB" w14:paraId="63E99BBE" w14:textId="77777777" w:rsidTr="006E70CB">
        <w:tc>
          <w:tcPr>
            <w:tcW w:w="986" w:type="dxa"/>
            <w:vAlign w:val="bottom"/>
          </w:tcPr>
          <w:p w14:paraId="01F9CF14" w14:textId="68F5BD76" w:rsidR="00213CF9" w:rsidRPr="006E70CB" w:rsidRDefault="00213CF9" w:rsidP="00792A41">
            <w:pPr>
              <w:rPr>
                <w:sz w:val="22"/>
                <w:szCs w:val="22"/>
              </w:rPr>
            </w:pPr>
            <w:r w:rsidRPr="006E70CB">
              <w:rPr>
                <w:sz w:val="22"/>
                <w:szCs w:val="22"/>
              </w:rPr>
              <w:fldChar w:fldCharType="begin">
                <w:fldData xml:space="preserve">PEVuZE5vdGU+PENpdGU+PEF1dGhvcj5CYWdsaWV0dG8tVmFyZ2FzPC9BdXRob3I+PFllYXI+MjAx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=
</w:fldData>
              </w:fldChar>
            </w:r>
            <w:r w:rsidRPr="006E70CB">
              <w:rPr>
                <w:sz w:val="22"/>
                <w:szCs w:val="22"/>
              </w:rPr>
              <w:instrText xml:space="preserve"> ADDIN EN.CITE </w:instrText>
            </w:r>
            <w:r w:rsidRPr="006E70CB">
              <w:rPr>
                <w:sz w:val="22"/>
                <w:szCs w:val="22"/>
              </w:rPr>
              <w:fldChar w:fldCharType="begin">
                <w:fldData xml:space="preserve">PEVuZE5vdGU+PENpdGU+PEF1dGhvcj5CYWdsaWV0dG8tVmFyZ2FzPC9BdXRob3I+PFllYXI+MjAx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=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8]</w:t>
            </w:r>
            <w:r w:rsidRPr="006E70CB">
              <w:rPr>
                <w:sz w:val="22"/>
                <w:szCs w:val="22"/>
              </w:rPr>
              <w:fldChar w:fldCharType="end"/>
            </w:r>
          </w:p>
        </w:tc>
        <w:tc>
          <w:tcPr>
            <w:tcW w:w="719" w:type="dxa"/>
            <w:vAlign w:val="bottom"/>
          </w:tcPr>
          <w:p w14:paraId="31FA27C8" w14:textId="77777777" w:rsidR="00213CF9" w:rsidRPr="006E70CB" w:rsidRDefault="00213CF9" w:rsidP="006E70CB">
            <w:pPr>
              <w:jc w:val="center"/>
              <w:rPr>
                <w:sz w:val="22"/>
                <w:szCs w:val="22"/>
              </w:rPr>
            </w:pPr>
            <w:r w:rsidRPr="006E70CB">
              <w:rPr>
                <w:color w:val="000000"/>
                <w:sz w:val="22"/>
                <w:szCs w:val="22"/>
              </w:rPr>
              <w:t>2013</w:t>
            </w:r>
          </w:p>
        </w:tc>
        <w:tc>
          <w:tcPr>
            <w:tcW w:w="1403" w:type="dxa"/>
            <w:vAlign w:val="bottom"/>
          </w:tcPr>
          <w:p w14:paraId="64D4FF37"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5A4FDFD5"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454ADC13" w14:textId="02BC1A8C" w:rsidR="00213CF9" w:rsidRPr="006E70CB" w:rsidRDefault="00213CF9" w:rsidP="00E22127">
            <w:pPr>
              <w:rPr>
                <w:sz w:val="22"/>
                <w:szCs w:val="22"/>
              </w:rPr>
            </w:pPr>
            <w:r w:rsidRPr="006E70CB">
              <w:rPr>
                <w:color w:val="000000"/>
                <w:sz w:val="22"/>
                <w:szCs w:val="22"/>
              </w:rPr>
              <w:t xml:space="preserve">the characterization of 3xTg-AD mice has been described previously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p>
        </w:tc>
      </w:tr>
      <w:tr w:rsidR="006E70CB" w14:paraId="36A3D012" w14:textId="77777777" w:rsidTr="006E70CB">
        <w:tc>
          <w:tcPr>
            <w:tcW w:w="986" w:type="dxa"/>
            <w:vAlign w:val="bottom"/>
          </w:tcPr>
          <w:p w14:paraId="1408B5DF" w14:textId="2ED112DF" w:rsidR="00213CF9" w:rsidRPr="006E70CB" w:rsidRDefault="00213CF9" w:rsidP="00792A41">
            <w:pPr>
              <w:rPr>
                <w:sz w:val="22"/>
                <w:szCs w:val="22"/>
              </w:rPr>
            </w:pPr>
            <w:r w:rsidRPr="006E70CB">
              <w:rPr>
                <w:sz w:val="22"/>
                <w:szCs w:val="22"/>
              </w:rPr>
              <w:fldChar w:fldCharType="begin">
                <w:fldData xml:space="preserve">PEVuZE5vdGU+PENpdGU+PEF1dGhvcj5CYXJyb248L0F1dGhvcj48WWVhcj4yMDEzPC9ZZWFyPjxS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3ODU1NDwvcGFnZXM+PHZvbHVtZT44PC92b2x1bWU+PG51bWJlcj4xMDwvbnVtYmVy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CYXJyb248L0F1dGhvcj48WWVhcj4yMDEzPC9ZZWFyPjxS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3ODU1NDwvcGFnZXM+PHZvbHVtZT44PC92b2x1bWU+PG51bWJlcj4xMDwvbnVtYmVy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9]</w:t>
            </w:r>
            <w:r w:rsidRPr="006E70CB">
              <w:rPr>
                <w:sz w:val="22"/>
                <w:szCs w:val="22"/>
              </w:rPr>
              <w:fldChar w:fldCharType="end"/>
            </w:r>
          </w:p>
        </w:tc>
        <w:tc>
          <w:tcPr>
            <w:tcW w:w="719" w:type="dxa"/>
            <w:vAlign w:val="bottom"/>
          </w:tcPr>
          <w:p w14:paraId="086F3D34" w14:textId="77777777" w:rsidR="00213CF9" w:rsidRPr="006E70CB" w:rsidRDefault="00213CF9" w:rsidP="006E70CB">
            <w:pPr>
              <w:jc w:val="center"/>
              <w:rPr>
                <w:sz w:val="22"/>
                <w:szCs w:val="22"/>
              </w:rPr>
            </w:pPr>
            <w:r w:rsidRPr="006E70CB">
              <w:rPr>
                <w:color w:val="000000"/>
                <w:sz w:val="22"/>
                <w:szCs w:val="22"/>
              </w:rPr>
              <w:t>2013</w:t>
            </w:r>
          </w:p>
        </w:tc>
        <w:tc>
          <w:tcPr>
            <w:tcW w:w="1403" w:type="dxa"/>
            <w:vAlign w:val="bottom"/>
          </w:tcPr>
          <w:p w14:paraId="2E8BB30E"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4060FEA5" w14:textId="77777777" w:rsidR="00213CF9" w:rsidRPr="006E70CB" w:rsidRDefault="00213CF9" w:rsidP="006E70CB">
            <w:pPr>
              <w:jc w:val="center"/>
              <w:rPr>
                <w:sz w:val="22"/>
                <w:szCs w:val="22"/>
              </w:rPr>
            </w:pPr>
            <w:r w:rsidRPr="006E70CB">
              <w:rPr>
                <w:color w:val="000000"/>
                <w:sz w:val="22"/>
                <w:szCs w:val="22"/>
              </w:rPr>
              <w:t>No</w:t>
            </w:r>
          </w:p>
        </w:tc>
        <w:tc>
          <w:tcPr>
            <w:tcW w:w="4667" w:type="dxa"/>
            <w:vAlign w:val="bottom"/>
          </w:tcPr>
          <w:p w14:paraId="6415E29F" w14:textId="77777777" w:rsidR="00213CF9" w:rsidRPr="006E70CB" w:rsidRDefault="00213CF9" w:rsidP="00450F92">
            <w:pPr>
              <w:rPr>
                <w:sz w:val="22"/>
                <w:szCs w:val="22"/>
              </w:rPr>
            </w:pPr>
            <w:r w:rsidRPr="006E70CB">
              <w:rPr>
                <w:color w:val="000000"/>
                <w:sz w:val="22"/>
                <w:szCs w:val="22"/>
              </w:rPr>
              <w:t>bred and maintained at the University of Southern California</w:t>
            </w:r>
          </w:p>
        </w:tc>
      </w:tr>
      <w:tr w:rsidR="006E70CB" w14:paraId="78E3677F" w14:textId="77777777" w:rsidTr="006E70CB">
        <w:tc>
          <w:tcPr>
            <w:tcW w:w="986" w:type="dxa"/>
            <w:vAlign w:val="bottom"/>
          </w:tcPr>
          <w:p w14:paraId="45720201" w14:textId="35279804" w:rsidR="00213CF9" w:rsidRPr="006E70CB" w:rsidRDefault="00213CF9" w:rsidP="00792A41">
            <w:pPr>
              <w:rPr>
                <w:sz w:val="22"/>
                <w:szCs w:val="22"/>
              </w:rPr>
            </w:pPr>
            <w:r w:rsidRPr="006E70CB">
              <w:rPr>
                <w:sz w:val="22"/>
                <w:szCs w:val="22"/>
              </w:rPr>
              <w:fldChar w:fldCharType="begin">
                <w:fldData xml:space="preserve">PEVuZE5vdGU+PENpdGU+PEF1dGhvcj5CbGFuY2hhcmQ8L0F1dGhvcj48WWVhcj4yMDEwPC9ZZWFy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</w:fldData>
              </w:fldChar>
            </w:r>
            <w:r w:rsidRPr="006E70CB">
              <w:rPr>
                <w:sz w:val="22"/>
                <w:szCs w:val="22"/>
              </w:rPr>
              <w:instrText xml:space="preserve"> ADDIN EN.CITE </w:instrText>
            </w:r>
            <w:r w:rsidRPr="006E70CB">
              <w:rPr>
                <w:sz w:val="22"/>
                <w:szCs w:val="22"/>
              </w:rPr>
              <w:fldChar w:fldCharType="begin">
                <w:fldData xml:space="preserve">PEVuZE5vdGU+PENpdGU+PEF1dGhvcj5CbGFuY2hhcmQ8L0F1dGhvcj48WWVhcj4yMDEwPC9ZZWFy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0]</w:t>
            </w:r>
            <w:r w:rsidRPr="006E70CB">
              <w:rPr>
                <w:sz w:val="22"/>
                <w:szCs w:val="22"/>
              </w:rPr>
              <w:fldChar w:fldCharType="end"/>
            </w:r>
          </w:p>
        </w:tc>
        <w:tc>
          <w:tcPr>
            <w:tcW w:w="719" w:type="dxa"/>
            <w:vAlign w:val="bottom"/>
          </w:tcPr>
          <w:p w14:paraId="0BEDD886" w14:textId="77777777" w:rsidR="00213CF9" w:rsidRPr="006E70CB" w:rsidRDefault="00213CF9" w:rsidP="006E70CB">
            <w:pPr>
              <w:jc w:val="center"/>
              <w:rPr>
                <w:sz w:val="22"/>
                <w:szCs w:val="22"/>
              </w:rPr>
            </w:pPr>
            <w:r w:rsidRPr="006E70CB">
              <w:rPr>
                <w:color w:val="000000"/>
                <w:sz w:val="22"/>
                <w:szCs w:val="22"/>
              </w:rPr>
              <w:t>2010</w:t>
            </w:r>
          </w:p>
        </w:tc>
        <w:tc>
          <w:tcPr>
            <w:tcW w:w="1403" w:type="dxa"/>
            <w:vAlign w:val="bottom"/>
          </w:tcPr>
          <w:p w14:paraId="3E984A1F"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73605F00"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532977BD" w14:textId="77777777" w:rsidR="00213CF9" w:rsidRPr="006E70CB" w:rsidRDefault="00213CF9" w:rsidP="00450F92">
            <w:pPr>
              <w:rPr>
                <w:sz w:val="22"/>
                <w:szCs w:val="22"/>
              </w:rPr>
            </w:pPr>
            <w:r w:rsidRPr="006E70CB">
              <w:rPr>
                <w:color w:val="000000"/>
                <w:sz w:val="22"/>
                <w:szCs w:val="22"/>
              </w:rPr>
              <w:t xml:space="preserve">obtained from Frank </w:t>
            </w:r>
            <w:proofErr w:type="spellStart"/>
            <w:r w:rsidRPr="006E70CB">
              <w:rPr>
                <w:color w:val="000000"/>
                <w:sz w:val="22"/>
                <w:szCs w:val="22"/>
              </w:rPr>
              <w:t>LaFerla</w:t>
            </w:r>
            <w:proofErr w:type="spellEnd"/>
            <w:r w:rsidRPr="006E70CB">
              <w:rPr>
                <w:color w:val="000000"/>
                <w:sz w:val="22"/>
                <w:szCs w:val="22"/>
              </w:rPr>
              <w:t xml:space="preserve"> through Jackson Laboratory, 129/</w:t>
            </w:r>
            <w:proofErr w:type="spellStart"/>
            <w:r w:rsidRPr="006E70CB">
              <w:rPr>
                <w:color w:val="000000"/>
                <w:sz w:val="22"/>
                <w:szCs w:val="22"/>
              </w:rPr>
              <w:t>Sv</w:t>
            </w:r>
            <w:proofErr w:type="spellEnd"/>
            <w:r w:rsidRPr="006E70CB">
              <w:rPr>
                <w:color w:val="000000"/>
                <w:sz w:val="22"/>
                <w:szCs w:val="22"/>
              </w:rPr>
              <w:t xml:space="preserve"> x C57BL/6</w:t>
            </w:r>
          </w:p>
        </w:tc>
      </w:tr>
      <w:tr w:rsidR="006E70CB" w14:paraId="4254B0B8" w14:textId="77777777" w:rsidTr="006E70CB">
        <w:tc>
          <w:tcPr>
            <w:tcW w:w="986" w:type="dxa"/>
            <w:vAlign w:val="bottom"/>
          </w:tcPr>
          <w:p w14:paraId="47066B2C" w14:textId="4797300A" w:rsidR="00213CF9" w:rsidRPr="006E70CB" w:rsidRDefault="00213CF9" w:rsidP="00792A41">
            <w:pPr>
              <w:rPr>
                <w:sz w:val="22"/>
                <w:szCs w:val="22"/>
              </w:rPr>
            </w:pPr>
            <w:r w:rsidRPr="006E70CB">
              <w:rPr>
                <w:sz w:val="22"/>
                <w:szCs w:val="22"/>
              </w:rPr>
              <w:fldChar w:fldCharType="begin">
                <w:fldData xml:space="preserve">PEVuZE5vdGU+PENpdGU+PEF1dGhvcj5CbHVydG9uLUpvbmVzPC9BdXRob3I+PFllYXI+MjAwOTwv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zU5NC05PC9wYWdlcz48dm9sdW1lPjEwNjwvdm9sdW1lPjxudW1iZXI+MzI8L251bWJl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</w:fldData>
              </w:fldChar>
            </w:r>
            <w:r w:rsidRPr="006E70CB">
              <w:rPr>
                <w:sz w:val="22"/>
                <w:szCs w:val="22"/>
              </w:rPr>
              <w:instrText xml:space="preserve"> ADDIN EN.CITE </w:instrText>
            </w:r>
            <w:r w:rsidRPr="006E70CB">
              <w:rPr>
                <w:sz w:val="22"/>
                <w:szCs w:val="22"/>
              </w:rPr>
              <w:fldChar w:fldCharType="begin">
                <w:fldData xml:space="preserve">PEVuZE5vdGU+PENpdGU+PEF1dGhvcj5CbHVydG9uLUpvbmVzPC9BdXRob3I+PFllYXI+MjAwOTwv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zU5NC05PC9wYWdlcz48dm9sdW1lPjEwNjwvdm9sdW1lPjxudW1iZXI+MzI8L251bWJl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1]</w:t>
            </w:r>
            <w:r w:rsidRPr="006E70CB">
              <w:rPr>
                <w:sz w:val="22"/>
                <w:szCs w:val="22"/>
              </w:rPr>
              <w:fldChar w:fldCharType="end"/>
            </w:r>
          </w:p>
        </w:tc>
        <w:tc>
          <w:tcPr>
            <w:tcW w:w="719" w:type="dxa"/>
            <w:vAlign w:val="bottom"/>
          </w:tcPr>
          <w:p w14:paraId="2A0000D8" w14:textId="77777777" w:rsidR="00213CF9" w:rsidRPr="006E70CB" w:rsidRDefault="00213CF9" w:rsidP="006E70CB">
            <w:pPr>
              <w:jc w:val="center"/>
              <w:rPr>
                <w:sz w:val="22"/>
                <w:szCs w:val="22"/>
              </w:rPr>
            </w:pPr>
            <w:r w:rsidRPr="006E70CB">
              <w:rPr>
                <w:color w:val="000000"/>
                <w:sz w:val="22"/>
                <w:szCs w:val="22"/>
              </w:rPr>
              <w:t>2009</w:t>
            </w:r>
          </w:p>
        </w:tc>
        <w:tc>
          <w:tcPr>
            <w:tcW w:w="1403" w:type="dxa"/>
            <w:vAlign w:val="bottom"/>
          </w:tcPr>
          <w:p w14:paraId="5D2D21FA"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277D66E9"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10E1D27D" w14:textId="77777777" w:rsidR="00213CF9" w:rsidRPr="006E70CB" w:rsidRDefault="00213CF9" w:rsidP="00450F92">
            <w:pPr>
              <w:rPr>
                <w:sz w:val="22"/>
                <w:szCs w:val="22"/>
              </w:rPr>
            </w:pPr>
            <w:r w:rsidRPr="006E70CB">
              <w:rPr>
                <w:color w:val="000000"/>
                <w:sz w:val="22"/>
                <w:szCs w:val="22"/>
              </w:rPr>
              <w:t>hybrid C57BL6 background.</w:t>
            </w:r>
          </w:p>
        </w:tc>
      </w:tr>
      <w:tr w:rsidR="006E70CB" w14:paraId="23519858" w14:textId="77777777" w:rsidTr="006E70CB">
        <w:tc>
          <w:tcPr>
            <w:tcW w:w="986" w:type="dxa"/>
            <w:vAlign w:val="bottom"/>
          </w:tcPr>
          <w:p w14:paraId="460C5C3C" w14:textId="370FCAF9" w:rsidR="00213CF9" w:rsidRPr="006E70CB" w:rsidRDefault="00213CF9" w:rsidP="00792A41">
            <w:pPr>
              <w:rPr>
                <w:sz w:val="22"/>
                <w:szCs w:val="22"/>
              </w:rPr>
            </w:pPr>
            <w:r w:rsidRPr="006E70CB">
              <w:rPr>
                <w:sz w:val="22"/>
                <w:szCs w:val="22"/>
              </w:rPr>
              <w:fldChar w:fldCharType="begin">
                <w:fldData xml:space="preserve">PEVuZE5vdGU+PENpdGU+PEF1dGhvcj5Cb21iYTwvQXV0aG9yPjxZZWFyPjIwMTM8L1llYXI+PFJl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</w:fldData>
              </w:fldChar>
            </w:r>
            <w:r w:rsidRPr="006E70CB">
              <w:rPr>
                <w:sz w:val="22"/>
                <w:szCs w:val="22"/>
              </w:rPr>
              <w:instrText xml:space="preserve"> ADDIN EN.CITE </w:instrText>
            </w:r>
            <w:r w:rsidRPr="006E70CB">
              <w:rPr>
                <w:sz w:val="22"/>
                <w:szCs w:val="22"/>
              </w:rPr>
              <w:fldChar w:fldCharType="begin">
                <w:fldData xml:space="preserve">PEVuZE5vdGU+PENpdGU+PEF1dGhvcj5Cb21iYTwvQXV0aG9yPjxZZWFyPjIwMTM8L1llYXI+PFJl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2]</w:t>
            </w:r>
            <w:r w:rsidRPr="006E70CB">
              <w:rPr>
                <w:sz w:val="22"/>
                <w:szCs w:val="22"/>
              </w:rPr>
              <w:fldChar w:fldCharType="end"/>
            </w:r>
          </w:p>
        </w:tc>
        <w:tc>
          <w:tcPr>
            <w:tcW w:w="719" w:type="dxa"/>
            <w:vAlign w:val="bottom"/>
          </w:tcPr>
          <w:p w14:paraId="71E109EE" w14:textId="77777777" w:rsidR="00213CF9" w:rsidRPr="006E70CB" w:rsidRDefault="00213CF9" w:rsidP="006E70CB">
            <w:pPr>
              <w:jc w:val="center"/>
              <w:rPr>
                <w:sz w:val="22"/>
                <w:szCs w:val="22"/>
              </w:rPr>
            </w:pPr>
            <w:r w:rsidRPr="006E70CB">
              <w:rPr>
                <w:color w:val="000000"/>
                <w:sz w:val="22"/>
                <w:szCs w:val="22"/>
              </w:rPr>
              <w:t>2013</w:t>
            </w:r>
          </w:p>
        </w:tc>
        <w:tc>
          <w:tcPr>
            <w:tcW w:w="1403" w:type="dxa"/>
            <w:vAlign w:val="bottom"/>
          </w:tcPr>
          <w:p w14:paraId="6146E1CD"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77515680"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06707553" w14:textId="77777777" w:rsidR="00213CF9" w:rsidRPr="006E70CB" w:rsidRDefault="00213CF9" w:rsidP="00450F92">
            <w:pPr>
              <w:rPr>
                <w:sz w:val="22"/>
                <w:szCs w:val="22"/>
              </w:rPr>
            </w:pPr>
            <w:r w:rsidRPr="006E70CB">
              <w:rPr>
                <w:color w:val="000000"/>
                <w:sz w:val="22"/>
                <w:szCs w:val="22"/>
              </w:rPr>
              <w:t>not stated</w:t>
            </w:r>
          </w:p>
        </w:tc>
      </w:tr>
      <w:tr w:rsidR="006E70CB" w14:paraId="632C001D" w14:textId="77777777" w:rsidTr="006E70CB">
        <w:tc>
          <w:tcPr>
            <w:tcW w:w="986" w:type="dxa"/>
            <w:vAlign w:val="bottom"/>
          </w:tcPr>
          <w:p w14:paraId="0C4E1B5F" w14:textId="768233FF" w:rsidR="00213CF9" w:rsidRPr="006E70CB" w:rsidRDefault="00213CF9" w:rsidP="00792A41">
            <w:pPr>
              <w:rPr>
                <w:sz w:val="22"/>
                <w:szCs w:val="22"/>
              </w:rPr>
            </w:pPr>
            <w:r w:rsidRPr="006E70CB">
              <w:rPr>
                <w:sz w:val="22"/>
                <w:szCs w:val="22"/>
              </w:rPr>
              <w:fldChar w:fldCharType="begin">
                <w:fldData xml:space="preserve">PEVuZE5vdGU+PENpdGU+PEF1dGhvcj5CcmFuY2E8L0F1dGhvcj48WWVhcj4yMDE0PC9ZZWFyPjxS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</w:fldData>
              </w:fldChar>
            </w:r>
            <w:r w:rsidRPr="006E70CB">
              <w:rPr>
                <w:sz w:val="22"/>
                <w:szCs w:val="22"/>
              </w:rPr>
              <w:instrText xml:space="preserve"> ADDIN EN.CITE </w:instrText>
            </w:r>
            <w:r w:rsidRPr="006E70CB">
              <w:rPr>
                <w:sz w:val="22"/>
                <w:szCs w:val="22"/>
              </w:rPr>
              <w:fldChar w:fldCharType="begin">
                <w:fldData xml:space="preserve">PEVuZE5vdGU+PENpdGU+PEF1dGhvcj5CcmFuY2E8L0F1dGhvcj48WWVhcj4yMDE0PC9ZZWFyPjxS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3]</w:t>
            </w:r>
            <w:r w:rsidRPr="006E70CB">
              <w:rPr>
                <w:sz w:val="22"/>
                <w:szCs w:val="22"/>
              </w:rPr>
              <w:fldChar w:fldCharType="end"/>
            </w:r>
          </w:p>
        </w:tc>
        <w:tc>
          <w:tcPr>
            <w:tcW w:w="719" w:type="dxa"/>
            <w:vAlign w:val="bottom"/>
          </w:tcPr>
          <w:p w14:paraId="6F32D97D" w14:textId="77777777" w:rsidR="00213CF9" w:rsidRPr="006E70CB" w:rsidRDefault="00213CF9" w:rsidP="006E70CB">
            <w:pPr>
              <w:jc w:val="center"/>
              <w:rPr>
                <w:sz w:val="22"/>
                <w:szCs w:val="22"/>
              </w:rPr>
            </w:pPr>
            <w:r w:rsidRPr="006E70CB">
              <w:rPr>
                <w:color w:val="000000"/>
                <w:sz w:val="22"/>
                <w:szCs w:val="22"/>
              </w:rPr>
              <w:t>2014</w:t>
            </w:r>
          </w:p>
        </w:tc>
        <w:tc>
          <w:tcPr>
            <w:tcW w:w="1403" w:type="dxa"/>
            <w:vAlign w:val="bottom"/>
          </w:tcPr>
          <w:p w14:paraId="0CCE84A1"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69C2BD79"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6EEBB281" w14:textId="1129BC07" w:rsidR="00213CF9" w:rsidRPr="006E70CB" w:rsidRDefault="00213CF9" w:rsidP="00E22127">
            <w:pPr>
              <w:rPr>
                <w:sz w:val="22"/>
                <w:szCs w:val="22"/>
              </w:rPr>
            </w:pPr>
            <w:r w:rsidRPr="006E70CB">
              <w:rPr>
                <w:color w:val="000000"/>
                <w:sz w:val="22"/>
                <w:szCs w:val="22"/>
              </w:rPr>
              <w:t xml:space="preserve">3xTg-AD mice were generated as previously described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p>
        </w:tc>
      </w:tr>
      <w:tr w:rsidR="006E70CB" w14:paraId="67B28DE0" w14:textId="77777777" w:rsidTr="006E70CB">
        <w:tc>
          <w:tcPr>
            <w:tcW w:w="986" w:type="dxa"/>
            <w:vAlign w:val="bottom"/>
          </w:tcPr>
          <w:p w14:paraId="2A0D3F1D" w14:textId="6BA51FC2" w:rsidR="00213CF9" w:rsidRPr="006E70CB" w:rsidRDefault="00213CF9" w:rsidP="00E60708">
            <w:pPr>
              <w:rPr>
                <w:sz w:val="22"/>
                <w:szCs w:val="22"/>
              </w:rPr>
            </w:pPr>
            <w:r w:rsidRPr="006E70CB">
              <w:rPr>
                <w:sz w:val="22"/>
                <w:szCs w:val="22"/>
              </w:rPr>
              <w:fldChar w:fldCharType="begin">
                <w:fldData xml:space="preserve">PEVuZE5vdGU+PENpdGU+PEF1dGhvcj5DaGFkd2ljazwvQXV0aG9yPjxZZWFyPjIwMTE8L1llYXI+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IxNjYwPC9wYWdlcz48dm9sdW1lPjY8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</w:fldData>
              </w:fldChar>
            </w:r>
            <w:r w:rsidRPr="006E70CB">
              <w:rPr>
                <w:sz w:val="22"/>
                <w:szCs w:val="22"/>
              </w:rPr>
              <w:instrText xml:space="preserve"> ADDIN EN.CITE </w:instrText>
            </w:r>
            <w:r w:rsidRPr="006E70CB">
              <w:rPr>
                <w:sz w:val="22"/>
                <w:szCs w:val="22"/>
              </w:rPr>
              <w:fldChar w:fldCharType="begin">
                <w:fldData xml:space="preserve">PEVuZE5vdGU+PENpdGU+PEF1dGhvcj5DaGFkd2ljazwvQXV0aG9yPjxZZWFyPjIwMTE8L1llYXI+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IxNjYwPC9wYWdlcz48dm9sdW1lPjY8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4]</w:t>
            </w:r>
            <w:r w:rsidRPr="006E70CB">
              <w:rPr>
                <w:sz w:val="22"/>
                <w:szCs w:val="22"/>
              </w:rPr>
              <w:fldChar w:fldCharType="end"/>
            </w:r>
          </w:p>
        </w:tc>
        <w:tc>
          <w:tcPr>
            <w:tcW w:w="719" w:type="dxa"/>
            <w:vAlign w:val="bottom"/>
          </w:tcPr>
          <w:p w14:paraId="48C44BA9" w14:textId="77777777" w:rsidR="00213CF9" w:rsidRPr="006E70CB" w:rsidRDefault="00213CF9" w:rsidP="006E70CB">
            <w:pPr>
              <w:jc w:val="center"/>
              <w:rPr>
                <w:sz w:val="22"/>
                <w:szCs w:val="22"/>
              </w:rPr>
            </w:pPr>
            <w:r w:rsidRPr="006E70CB">
              <w:rPr>
                <w:color w:val="000000"/>
                <w:sz w:val="22"/>
                <w:szCs w:val="22"/>
              </w:rPr>
              <w:t>2011</w:t>
            </w:r>
          </w:p>
        </w:tc>
        <w:tc>
          <w:tcPr>
            <w:tcW w:w="1403" w:type="dxa"/>
            <w:vAlign w:val="bottom"/>
          </w:tcPr>
          <w:p w14:paraId="2D9779F2"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272E13CE"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2DBA85FA" w14:textId="77777777" w:rsidR="00213CF9" w:rsidRPr="006E70CB" w:rsidRDefault="00213CF9" w:rsidP="00450F92">
            <w:pPr>
              <w:rPr>
                <w:sz w:val="22"/>
                <w:szCs w:val="22"/>
              </w:rPr>
            </w:pPr>
            <w:r w:rsidRPr="006E70CB">
              <w:rPr>
                <w:color w:val="000000"/>
                <w:sz w:val="22"/>
                <w:szCs w:val="22"/>
              </w:rPr>
              <w:t>not stated</w:t>
            </w:r>
          </w:p>
        </w:tc>
      </w:tr>
      <w:tr w:rsidR="006E70CB" w14:paraId="78D04391" w14:textId="77777777" w:rsidTr="006E70CB">
        <w:tc>
          <w:tcPr>
            <w:tcW w:w="986" w:type="dxa"/>
            <w:vAlign w:val="bottom"/>
          </w:tcPr>
          <w:p w14:paraId="47F9C435" w14:textId="07A0E902" w:rsidR="00213CF9" w:rsidRPr="006E70CB" w:rsidRDefault="00213CF9" w:rsidP="00E60708">
            <w:pPr>
              <w:rPr>
                <w:sz w:val="22"/>
                <w:szCs w:val="22"/>
              </w:rPr>
            </w:pPr>
            <w:r w:rsidRPr="006E70CB">
              <w:rPr>
                <w:sz w:val="22"/>
                <w:szCs w:val="22"/>
              </w:rPr>
              <w:fldChar w:fldCharType="begin">
                <w:fldData xml:space="preserve">PEVuZE5vdGU+PENpdGU+PEF1dGhvcj5DaGVuPC9BdXRob3I+PFllYXI+MjAxNDwvWWVhcj48UmVj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DaGVuPC9BdXRob3I+PFllYXI+MjAxNDwvWWVhcj48UmVj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5]</w:t>
            </w:r>
            <w:r w:rsidRPr="006E70CB">
              <w:rPr>
                <w:sz w:val="22"/>
                <w:szCs w:val="22"/>
              </w:rPr>
              <w:fldChar w:fldCharType="end"/>
            </w:r>
          </w:p>
        </w:tc>
        <w:tc>
          <w:tcPr>
            <w:tcW w:w="719" w:type="dxa"/>
            <w:vAlign w:val="bottom"/>
          </w:tcPr>
          <w:p w14:paraId="2E8EB65F" w14:textId="77777777" w:rsidR="00213CF9" w:rsidRPr="006E70CB" w:rsidRDefault="00213CF9" w:rsidP="006E70CB">
            <w:pPr>
              <w:jc w:val="center"/>
              <w:rPr>
                <w:sz w:val="22"/>
                <w:szCs w:val="22"/>
              </w:rPr>
            </w:pPr>
            <w:r w:rsidRPr="006E70CB">
              <w:rPr>
                <w:color w:val="000000"/>
                <w:sz w:val="22"/>
                <w:szCs w:val="22"/>
              </w:rPr>
              <w:t>2014</w:t>
            </w:r>
          </w:p>
        </w:tc>
        <w:tc>
          <w:tcPr>
            <w:tcW w:w="1403" w:type="dxa"/>
            <w:vAlign w:val="bottom"/>
          </w:tcPr>
          <w:p w14:paraId="33F72F42"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2CDCBB2A"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2B04F8F9" w14:textId="77777777" w:rsidR="00213CF9" w:rsidRPr="006E70CB" w:rsidRDefault="00213CF9" w:rsidP="00450F92">
            <w:pPr>
              <w:rPr>
                <w:sz w:val="22"/>
                <w:szCs w:val="22"/>
              </w:rPr>
            </w:pPr>
            <w:r w:rsidRPr="006E70CB">
              <w:rPr>
                <w:color w:val="000000"/>
                <w:sz w:val="22"/>
                <w:szCs w:val="22"/>
              </w:rPr>
              <w:t xml:space="preserve">initially obtained from F.M. </w:t>
            </w:r>
            <w:proofErr w:type="spellStart"/>
            <w:r w:rsidRPr="006E70CB">
              <w:rPr>
                <w:color w:val="000000"/>
                <w:sz w:val="22"/>
                <w:szCs w:val="22"/>
              </w:rPr>
              <w:t>LaFerla</w:t>
            </w:r>
            <w:proofErr w:type="spellEnd"/>
            <w:r w:rsidRPr="006E70CB">
              <w:rPr>
                <w:color w:val="000000"/>
                <w:sz w:val="22"/>
                <w:szCs w:val="22"/>
              </w:rPr>
              <w:t xml:space="preserve"> through the Jackson Laboratory, a hybrid of 129/</w:t>
            </w:r>
            <w:proofErr w:type="spellStart"/>
            <w:r w:rsidRPr="006E70CB">
              <w:rPr>
                <w:color w:val="000000"/>
                <w:sz w:val="22"/>
                <w:szCs w:val="22"/>
              </w:rPr>
              <w:t>Sv</w:t>
            </w:r>
            <w:proofErr w:type="spellEnd"/>
            <w:r w:rsidRPr="006E70CB">
              <w:rPr>
                <w:color w:val="000000"/>
                <w:sz w:val="22"/>
                <w:szCs w:val="22"/>
              </w:rPr>
              <w:t xml:space="preserve"> and C57BL/6</w:t>
            </w:r>
          </w:p>
        </w:tc>
      </w:tr>
      <w:tr w:rsidR="006E70CB" w14:paraId="1DEBD03E" w14:textId="77777777" w:rsidTr="006E70CB">
        <w:tc>
          <w:tcPr>
            <w:tcW w:w="986" w:type="dxa"/>
            <w:vAlign w:val="bottom"/>
          </w:tcPr>
          <w:p w14:paraId="68BD0D15" w14:textId="4B7279A8" w:rsidR="00213CF9" w:rsidRPr="006E70CB" w:rsidRDefault="00213CF9" w:rsidP="00E60708">
            <w:pPr>
              <w:rPr>
                <w:sz w:val="22"/>
                <w:szCs w:val="22"/>
              </w:rPr>
            </w:pPr>
            <w:r w:rsidRPr="006E70CB">
              <w:rPr>
                <w:sz w:val="22"/>
                <w:szCs w:val="22"/>
              </w:rPr>
              <w:fldChar w:fldCharType="begin">
                <w:fldData xml:space="preserve">PEVuZE5vdGU+PENpdGU+PEF1dGhvcj5Db3JvbmE8L0F1dGhvcj48WWVhcj4yMDExPC9ZZWFyPjxS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Nzk3MTwvcGFnZXM+PHZvbHVtZT42PC92b2x1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</w:fldData>
              </w:fldChar>
            </w:r>
            <w:r w:rsidRPr="006E70CB">
              <w:rPr>
                <w:sz w:val="22"/>
                <w:szCs w:val="22"/>
              </w:rPr>
              <w:instrText xml:space="preserve"> ADDIN EN.CITE </w:instrText>
            </w:r>
            <w:r w:rsidRPr="006E70CB">
              <w:rPr>
                <w:sz w:val="22"/>
                <w:szCs w:val="22"/>
              </w:rPr>
              <w:fldChar w:fldCharType="begin">
                <w:fldData xml:space="preserve">PEVuZE5vdGU+PENpdGU+PEF1dGhvcj5Db3JvbmE8L0F1dGhvcj48WWVhcj4yMDExPC9ZZWFyPjxS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Nzk3MTwvcGFnZXM+PHZvbHVtZT42PC92b2x1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6]</w:t>
            </w:r>
            <w:r w:rsidRPr="006E70CB">
              <w:rPr>
                <w:sz w:val="22"/>
                <w:szCs w:val="22"/>
              </w:rPr>
              <w:fldChar w:fldCharType="end"/>
            </w:r>
          </w:p>
        </w:tc>
        <w:tc>
          <w:tcPr>
            <w:tcW w:w="719" w:type="dxa"/>
            <w:vAlign w:val="bottom"/>
          </w:tcPr>
          <w:p w14:paraId="52C21A67" w14:textId="77777777" w:rsidR="00213CF9" w:rsidRPr="006E70CB" w:rsidRDefault="00213CF9" w:rsidP="006E70CB">
            <w:pPr>
              <w:jc w:val="center"/>
              <w:rPr>
                <w:sz w:val="22"/>
                <w:szCs w:val="22"/>
              </w:rPr>
            </w:pPr>
            <w:r w:rsidRPr="006E70CB">
              <w:rPr>
                <w:color w:val="000000"/>
                <w:sz w:val="22"/>
                <w:szCs w:val="22"/>
              </w:rPr>
              <w:t>2011</w:t>
            </w:r>
          </w:p>
        </w:tc>
        <w:tc>
          <w:tcPr>
            <w:tcW w:w="1403" w:type="dxa"/>
            <w:vAlign w:val="bottom"/>
          </w:tcPr>
          <w:p w14:paraId="7B7BB9E8"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5497E6FA"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6284DBA9" w14:textId="32A9DDA3" w:rsidR="00213CF9" w:rsidRPr="006E70CB" w:rsidRDefault="00213CF9" w:rsidP="00E60708">
            <w:pPr>
              <w:rPr>
                <w:sz w:val="22"/>
                <w:szCs w:val="22"/>
              </w:rPr>
            </w:pPr>
            <w:r w:rsidRPr="006E70CB">
              <w:rPr>
                <w:color w:val="000000"/>
                <w:sz w:val="22"/>
                <w:szCs w:val="22"/>
              </w:rPr>
              <w:t xml:space="preserve">transgenic mice were characterized and described by and generously provided by Frank </w:t>
            </w:r>
            <w:proofErr w:type="spellStart"/>
            <w:r w:rsidRPr="006E70CB">
              <w:rPr>
                <w:color w:val="000000"/>
                <w:sz w:val="22"/>
                <w:szCs w:val="22"/>
              </w:rPr>
              <w:t>Laferla</w:t>
            </w:r>
            <w:proofErr w:type="spellEnd"/>
          </w:p>
        </w:tc>
      </w:tr>
      <w:tr w:rsidR="006E70CB" w14:paraId="024936E5" w14:textId="77777777" w:rsidTr="006E70CB">
        <w:tc>
          <w:tcPr>
            <w:tcW w:w="986" w:type="dxa"/>
            <w:vAlign w:val="bottom"/>
          </w:tcPr>
          <w:p w14:paraId="7AA098EF" w14:textId="3DC265CE" w:rsidR="00213CF9" w:rsidRPr="006E70CB" w:rsidRDefault="00213CF9" w:rsidP="00E60708">
            <w:pPr>
              <w:rPr>
                <w:sz w:val="22"/>
                <w:szCs w:val="22"/>
              </w:rPr>
            </w:pPr>
            <w:r w:rsidRPr="006E70CB">
              <w:rPr>
                <w:sz w:val="22"/>
                <w:szCs w:val="22"/>
              </w:rPr>
              <w:fldChar w:fldCharType="begin">
                <w:fldData xml:space="preserve">PEVuZE5vdGU+PENpdGU+PEF1dGhvcj5Db3JvbmE8L0F1dGhvcj48WWVhcj4yMDEwPC9ZZWFyPjxS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</w:fldData>
              </w:fldChar>
            </w:r>
            <w:r w:rsidRPr="006E70CB">
              <w:rPr>
                <w:sz w:val="22"/>
                <w:szCs w:val="22"/>
              </w:rPr>
              <w:instrText xml:space="preserve"> ADDIN EN.CITE </w:instrText>
            </w:r>
            <w:r w:rsidRPr="006E70CB">
              <w:rPr>
                <w:sz w:val="22"/>
                <w:szCs w:val="22"/>
              </w:rPr>
              <w:fldChar w:fldCharType="begin">
                <w:fldData xml:space="preserve">PEVuZE5vdGU+PENpdGU+PEF1dGhvcj5Db3JvbmE8L0F1dGhvcj48WWVhcj4yMDEwPC9ZZWFyPjxS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7]</w:t>
            </w:r>
            <w:r w:rsidRPr="006E70CB">
              <w:rPr>
                <w:sz w:val="22"/>
                <w:szCs w:val="22"/>
              </w:rPr>
              <w:fldChar w:fldCharType="end"/>
            </w:r>
          </w:p>
        </w:tc>
        <w:tc>
          <w:tcPr>
            <w:tcW w:w="719" w:type="dxa"/>
            <w:vAlign w:val="bottom"/>
          </w:tcPr>
          <w:p w14:paraId="7CE26EE8" w14:textId="77777777" w:rsidR="00213CF9" w:rsidRPr="006E70CB" w:rsidRDefault="00213CF9" w:rsidP="006E70CB">
            <w:pPr>
              <w:jc w:val="center"/>
              <w:rPr>
                <w:sz w:val="22"/>
                <w:szCs w:val="22"/>
              </w:rPr>
            </w:pPr>
            <w:r w:rsidRPr="006E70CB">
              <w:rPr>
                <w:color w:val="000000"/>
                <w:sz w:val="22"/>
                <w:szCs w:val="22"/>
              </w:rPr>
              <w:t>2010</w:t>
            </w:r>
          </w:p>
        </w:tc>
        <w:tc>
          <w:tcPr>
            <w:tcW w:w="1403" w:type="dxa"/>
            <w:vAlign w:val="bottom"/>
          </w:tcPr>
          <w:p w14:paraId="15C5BF48"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5E47F084"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08E2DD1C" w14:textId="418AB4BE" w:rsidR="00213CF9" w:rsidRPr="006E70CB" w:rsidRDefault="00213CF9" w:rsidP="00E22127">
            <w:pPr>
              <w:rPr>
                <w:sz w:val="22"/>
                <w:szCs w:val="22"/>
              </w:rPr>
            </w:pPr>
            <w:r w:rsidRPr="006E70CB">
              <w:rPr>
                <w:color w:val="000000"/>
                <w:sz w:val="22"/>
                <w:szCs w:val="22"/>
              </w:rPr>
              <w:t xml:space="preserve">transgenic mice were characterized and described by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r w:rsidRPr="006E70CB">
              <w:rPr>
                <w:color w:val="000000"/>
                <w:sz w:val="22"/>
                <w:szCs w:val="22"/>
              </w:rPr>
              <w:t xml:space="preserve"> and generously provided by Frank </w:t>
            </w:r>
            <w:proofErr w:type="spellStart"/>
            <w:r w:rsidRPr="006E70CB">
              <w:rPr>
                <w:color w:val="000000"/>
                <w:sz w:val="22"/>
                <w:szCs w:val="22"/>
              </w:rPr>
              <w:t>Laferla</w:t>
            </w:r>
            <w:proofErr w:type="spellEnd"/>
          </w:p>
        </w:tc>
      </w:tr>
      <w:tr w:rsidR="006E70CB" w14:paraId="3BF4CEFF" w14:textId="77777777" w:rsidTr="006E70CB">
        <w:tc>
          <w:tcPr>
            <w:tcW w:w="986" w:type="dxa"/>
            <w:vAlign w:val="bottom"/>
          </w:tcPr>
          <w:p w14:paraId="4DCB99C0" w14:textId="2D17F3DF" w:rsidR="00213CF9" w:rsidRPr="006E70CB" w:rsidRDefault="00213CF9" w:rsidP="00E60708">
            <w:pPr>
              <w:rPr>
                <w:sz w:val="22"/>
                <w:szCs w:val="22"/>
              </w:rPr>
            </w:pPr>
            <w:r w:rsidRPr="006E70CB">
              <w:rPr>
                <w:sz w:val="22"/>
                <w:szCs w:val="22"/>
              </w:rPr>
              <w:fldChar w:fldCharType="begin">
                <w:fldData xml:space="preserve">PEVuZE5vdGU+PENpdGU+PEF1dGhvcj5EYWdoZXI8L0F1dGhvcj48WWVhcj4yMDE1PC9ZZWFyPjxS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EYWdoZXI8L0F1dGhvcj48WWVhcj4yMDE1PC9ZZWFyPjxS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8]</w:t>
            </w:r>
            <w:r w:rsidRPr="006E70CB">
              <w:rPr>
                <w:sz w:val="22"/>
                <w:szCs w:val="22"/>
              </w:rPr>
              <w:fldChar w:fldCharType="end"/>
            </w:r>
          </w:p>
        </w:tc>
        <w:tc>
          <w:tcPr>
            <w:tcW w:w="719" w:type="dxa"/>
            <w:vAlign w:val="bottom"/>
          </w:tcPr>
          <w:p w14:paraId="33A96227" w14:textId="77777777" w:rsidR="00213CF9" w:rsidRPr="006E70CB" w:rsidRDefault="00213CF9" w:rsidP="006E70CB">
            <w:pPr>
              <w:jc w:val="center"/>
              <w:rPr>
                <w:sz w:val="22"/>
                <w:szCs w:val="22"/>
              </w:rPr>
            </w:pPr>
            <w:r w:rsidRPr="006E70CB">
              <w:rPr>
                <w:color w:val="000000"/>
                <w:sz w:val="22"/>
                <w:szCs w:val="22"/>
              </w:rPr>
              <w:t>2015</w:t>
            </w:r>
          </w:p>
        </w:tc>
        <w:tc>
          <w:tcPr>
            <w:tcW w:w="1403" w:type="dxa"/>
            <w:vAlign w:val="bottom"/>
          </w:tcPr>
          <w:p w14:paraId="0427311D"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6E93C8D3"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368C35B2" w14:textId="77777777" w:rsidR="00213CF9" w:rsidRPr="006E70CB" w:rsidRDefault="00213CF9" w:rsidP="00450F92">
            <w:pPr>
              <w:rPr>
                <w:sz w:val="22"/>
                <w:szCs w:val="22"/>
              </w:rPr>
            </w:pPr>
            <w:r w:rsidRPr="006E70CB">
              <w:rPr>
                <w:color w:val="000000"/>
                <w:sz w:val="22"/>
                <w:szCs w:val="22"/>
              </w:rPr>
              <w:t>not stated</w:t>
            </w:r>
          </w:p>
        </w:tc>
      </w:tr>
      <w:tr w:rsidR="006E70CB" w14:paraId="0DAA3E78" w14:textId="77777777" w:rsidTr="006E70CB">
        <w:tc>
          <w:tcPr>
            <w:tcW w:w="986" w:type="dxa"/>
            <w:vAlign w:val="bottom"/>
          </w:tcPr>
          <w:p w14:paraId="39B5E49A" w14:textId="4965C594" w:rsidR="00213CF9" w:rsidRPr="006E70CB" w:rsidRDefault="00213CF9" w:rsidP="00E60708">
            <w:pPr>
              <w:rPr>
                <w:sz w:val="22"/>
                <w:szCs w:val="22"/>
              </w:rPr>
            </w:pPr>
            <w:r w:rsidRPr="006E70CB">
              <w:rPr>
                <w:sz w:val="22"/>
                <w:szCs w:val="22"/>
              </w:rPr>
              <w:fldChar w:fldCharType="begin">
                <w:fldData xml:space="preserve">PEVuZE5vdGU+PENpdGU+PEF1dGhvcj5EYWk8L0F1dGhvcj48WWVhcj4yMDE1PC9ZZWFyPjxSZWNO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</w:fldData>
              </w:fldChar>
            </w:r>
            <w:r w:rsidRPr="006E70CB">
              <w:rPr>
                <w:sz w:val="22"/>
                <w:szCs w:val="22"/>
              </w:rPr>
              <w:instrText xml:space="preserve"> ADDIN EN.CITE </w:instrText>
            </w:r>
            <w:r w:rsidRPr="006E70CB">
              <w:rPr>
                <w:sz w:val="22"/>
                <w:szCs w:val="22"/>
              </w:rPr>
              <w:fldChar w:fldCharType="begin">
                <w:fldData xml:space="preserve">PEVuZE5vdGU+PENpdGU+PEF1dGhvcj5EYWk8L0F1dGhvcj48WWVhcj4yMDE1PC9ZZWFyPjxSZWNO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9]</w:t>
            </w:r>
            <w:r w:rsidRPr="006E70CB">
              <w:rPr>
                <w:sz w:val="22"/>
                <w:szCs w:val="22"/>
              </w:rPr>
              <w:fldChar w:fldCharType="end"/>
            </w:r>
          </w:p>
        </w:tc>
        <w:tc>
          <w:tcPr>
            <w:tcW w:w="719" w:type="dxa"/>
            <w:vAlign w:val="bottom"/>
          </w:tcPr>
          <w:p w14:paraId="02F43D66" w14:textId="77777777" w:rsidR="00213CF9" w:rsidRPr="006E70CB" w:rsidRDefault="00213CF9" w:rsidP="006E70CB">
            <w:pPr>
              <w:jc w:val="center"/>
              <w:rPr>
                <w:sz w:val="22"/>
                <w:szCs w:val="22"/>
              </w:rPr>
            </w:pPr>
            <w:r w:rsidRPr="006E70CB">
              <w:rPr>
                <w:color w:val="000000"/>
                <w:sz w:val="22"/>
                <w:szCs w:val="22"/>
              </w:rPr>
              <w:t>2015</w:t>
            </w:r>
          </w:p>
        </w:tc>
        <w:tc>
          <w:tcPr>
            <w:tcW w:w="1403" w:type="dxa"/>
            <w:vAlign w:val="bottom"/>
          </w:tcPr>
          <w:p w14:paraId="6EE436E9"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441B8614"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6EF37A5D" w14:textId="77777777" w:rsidR="00213CF9" w:rsidRPr="006E70CB" w:rsidRDefault="00213CF9" w:rsidP="00450F92">
            <w:pPr>
              <w:rPr>
                <w:sz w:val="22"/>
                <w:szCs w:val="22"/>
              </w:rPr>
            </w:pPr>
            <w:r w:rsidRPr="006E70CB">
              <w:rPr>
                <w:color w:val="000000"/>
                <w:sz w:val="22"/>
                <w:szCs w:val="22"/>
              </w:rPr>
              <w:t xml:space="preserve">created in the laboratory by Dr. Frank </w:t>
            </w:r>
            <w:proofErr w:type="spellStart"/>
            <w:r w:rsidRPr="006E70CB">
              <w:rPr>
                <w:color w:val="000000"/>
                <w:sz w:val="22"/>
                <w:szCs w:val="22"/>
              </w:rPr>
              <w:t>LaFerla</w:t>
            </w:r>
            <w:proofErr w:type="spellEnd"/>
          </w:p>
        </w:tc>
      </w:tr>
      <w:tr w:rsidR="006E70CB" w14:paraId="3EE3EAC6" w14:textId="77777777" w:rsidTr="006E70CB">
        <w:tc>
          <w:tcPr>
            <w:tcW w:w="986" w:type="dxa"/>
            <w:vAlign w:val="bottom"/>
          </w:tcPr>
          <w:p w14:paraId="572B3EA9" w14:textId="492016FA" w:rsidR="00213CF9" w:rsidRPr="006E70CB" w:rsidRDefault="00213CF9" w:rsidP="00E60708">
            <w:pPr>
              <w:rPr>
                <w:sz w:val="22"/>
                <w:szCs w:val="22"/>
              </w:rPr>
            </w:pPr>
            <w:r w:rsidRPr="006E70CB">
              <w:rPr>
                <w:sz w:val="22"/>
                <w:szCs w:val="22"/>
              </w:rPr>
              <w:fldChar w:fldCharType="begin">
                <w:fldData xml:space="preserve">PEVuZE5vdGU+PENpdGU+PEF1dGhvcj5EaSBNZWNvPC9BdXRob3I+PFllYXI+MjAxNDwvWWVhcj48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</w:fldData>
              </w:fldChar>
            </w:r>
            <w:r w:rsidRPr="006E70CB">
              <w:rPr>
                <w:sz w:val="22"/>
                <w:szCs w:val="22"/>
              </w:rPr>
              <w:instrText xml:space="preserve"> ADDIN EN.CITE </w:instrText>
            </w:r>
            <w:r w:rsidRPr="006E70CB">
              <w:rPr>
                <w:sz w:val="22"/>
                <w:szCs w:val="22"/>
              </w:rPr>
              <w:fldChar w:fldCharType="begin">
                <w:fldData xml:space="preserve">PEVuZE5vdGU+PENpdGU+PEF1dGhvcj5EaSBNZWNvPC9BdXRob3I+PFllYXI+MjAxNDwvWWVhcj48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20]</w:t>
            </w:r>
            <w:r w:rsidRPr="006E70CB">
              <w:rPr>
                <w:sz w:val="22"/>
                <w:szCs w:val="22"/>
              </w:rPr>
              <w:fldChar w:fldCharType="end"/>
            </w:r>
          </w:p>
        </w:tc>
        <w:tc>
          <w:tcPr>
            <w:tcW w:w="719" w:type="dxa"/>
            <w:vAlign w:val="bottom"/>
          </w:tcPr>
          <w:p w14:paraId="42927403" w14:textId="77777777" w:rsidR="00213CF9" w:rsidRPr="006E70CB" w:rsidRDefault="00213CF9" w:rsidP="006E70CB">
            <w:pPr>
              <w:jc w:val="center"/>
              <w:rPr>
                <w:sz w:val="22"/>
                <w:szCs w:val="22"/>
              </w:rPr>
            </w:pPr>
            <w:r w:rsidRPr="006E70CB">
              <w:rPr>
                <w:color w:val="000000"/>
                <w:sz w:val="22"/>
                <w:szCs w:val="22"/>
              </w:rPr>
              <w:t>2014</w:t>
            </w:r>
          </w:p>
        </w:tc>
        <w:tc>
          <w:tcPr>
            <w:tcW w:w="1403" w:type="dxa"/>
            <w:vAlign w:val="bottom"/>
          </w:tcPr>
          <w:p w14:paraId="07796EE9"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58A08FA0"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22B2C2B2" w14:textId="77777777" w:rsidR="00213CF9" w:rsidRPr="006E70CB" w:rsidRDefault="00213CF9" w:rsidP="00450F92">
            <w:pPr>
              <w:rPr>
                <w:sz w:val="22"/>
                <w:szCs w:val="22"/>
              </w:rPr>
            </w:pPr>
            <w:r w:rsidRPr="006E70CB">
              <w:rPr>
                <w:color w:val="000000"/>
                <w:sz w:val="22"/>
                <w:szCs w:val="22"/>
              </w:rPr>
              <w:t>not stated</w:t>
            </w:r>
          </w:p>
        </w:tc>
      </w:tr>
      <w:tr w:rsidR="006E70CB" w14:paraId="2ED08D2E" w14:textId="77777777" w:rsidTr="006E70CB">
        <w:tc>
          <w:tcPr>
            <w:tcW w:w="986" w:type="dxa"/>
            <w:vAlign w:val="bottom"/>
          </w:tcPr>
          <w:p w14:paraId="48B28C0A" w14:textId="34E664E3" w:rsidR="00213CF9" w:rsidRPr="006E70CB" w:rsidRDefault="00213CF9" w:rsidP="00E60708">
            <w:pPr>
              <w:rPr>
                <w:sz w:val="22"/>
                <w:szCs w:val="22"/>
              </w:rPr>
            </w:pPr>
            <w:r w:rsidRPr="006E70CB">
              <w:rPr>
                <w:sz w:val="22"/>
                <w:szCs w:val="22"/>
              </w:rPr>
              <w:fldChar w:fldCharType="begin">
                <w:fldData xml:space="preserve">PEVuZE5vdGU+PENpdGU+PEF1dGhvcj5GaXNoZXI8L0F1dGhvcj48WWVhcj4yMDE2PC9ZZWFyPjxS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</w:fldData>
              </w:fldChar>
            </w:r>
            <w:r w:rsidRPr="006E70CB">
              <w:rPr>
                <w:sz w:val="22"/>
                <w:szCs w:val="22"/>
              </w:rPr>
              <w:instrText xml:space="preserve"> ADDIN EN.CITE </w:instrText>
            </w:r>
            <w:r w:rsidRPr="006E70CB">
              <w:rPr>
                <w:sz w:val="22"/>
                <w:szCs w:val="22"/>
              </w:rPr>
              <w:fldChar w:fldCharType="begin">
                <w:fldData xml:space="preserve">PEVuZE5vdGU+PENpdGU+PEF1dGhvcj5GaXNoZXI8L0F1dGhvcj48WWVhcj4yMDE2PC9ZZWFyPjxS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21]</w:t>
            </w:r>
            <w:r w:rsidRPr="006E70CB">
              <w:rPr>
                <w:sz w:val="22"/>
                <w:szCs w:val="22"/>
              </w:rPr>
              <w:fldChar w:fldCharType="end"/>
            </w:r>
          </w:p>
        </w:tc>
        <w:tc>
          <w:tcPr>
            <w:tcW w:w="719" w:type="dxa"/>
            <w:vAlign w:val="bottom"/>
          </w:tcPr>
          <w:p w14:paraId="6AE62B51" w14:textId="77777777" w:rsidR="00213CF9" w:rsidRPr="006E70CB" w:rsidRDefault="00213CF9" w:rsidP="006E70CB">
            <w:pPr>
              <w:jc w:val="center"/>
              <w:rPr>
                <w:sz w:val="22"/>
                <w:szCs w:val="22"/>
              </w:rPr>
            </w:pPr>
            <w:r w:rsidRPr="006E70CB">
              <w:rPr>
                <w:color w:val="000000"/>
                <w:sz w:val="22"/>
                <w:szCs w:val="22"/>
              </w:rPr>
              <w:t>2016</w:t>
            </w:r>
          </w:p>
        </w:tc>
        <w:tc>
          <w:tcPr>
            <w:tcW w:w="1403" w:type="dxa"/>
            <w:vAlign w:val="bottom"/>
          </w:tcPr>
          <w:p w14:paraId="1B18A602"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1BA55DA4"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320617EC" w14:textId="77777777" w:rsidR="00213CF9" w:rsidRPr="006E70CB" w:rsidRDefault="00213CF9" w:rsidP="00450F92">
            <w:pPr>
              <w:rPr>
                <w:sz w:val="22"/>
                <w:szCs w:val="22"/>
              </w:rPr>
            </w:pPr>
            <w:r w:rsidRPr="006E70CB">
              <w:rPr>
                <w:color w:val="000000"/>
                <w:sz w:val="22"/>
                <w:szCs w:val="22"/>
              </w:rPr>
              <w:t>129/C57BL/6</w:t>
            </w:r>
          </w:p>
        </w:tc>
      </w:tr>
      <w:tr w:rsidR="006E70CB" w14:paraId="34A5580B" w14:textId="77777777" w:rsidTr="006E70CB">
        <w:tc>
          <w:tcPr>
            <w:tcW w:w="986" w:type="dxa"/>
            <w:vAlign w:val="bottom"/>
          </w:tcPr>
          <w:p w14:paraId="11C4EC64" w14:textId="5E6AEABA" w:rsidR="00213CF9" w:rsidRPr="006E70CB" w:rsidRDefault="00213CF9" w:rsidP="00E60708">
            <w:pPr>
              <w:rPr>
                <w:sz w:val="22"/>
                <w:szCs w:val="22"/>
              </w:rPr>
            </w:pPr>
            <w:r w:rsidRPr="006E70CB">
              <w:rPr>
                <w:sz w:val="22"/>
                <w:szCs w:val="22"/>
              </w:rPr>
              <w:fldChar w:fldCharType="begin">
                <w:fldData xml:space="preserve">PEVuZE5vdGU+PENpdGU+PEF1dGhvcj5HaXVsaWFuaTwvQXV0aG9yPjxZZWFyPjIwMTQ8L1llYXI+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HaXVsaWFuaTwvQXV0aG9yPjxZZWFyPjIwMTQ8L1llYXI+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22]</w:t>
            </w:r>
            <w:r w:rsidRPr="006E70CB">
              <w:rPr>
                <w:sz w:val="22"/>
                <w:szCs w:val="22"/>
              </w:rPr>
              <w:fldChar w:fldCharType="end"/>
            </w:r>
          </w:p>
        </w:tc>
        <w:tc>
          <w:tcPr>
            <w:tcW w:w="719" w:type="dxa"/>
            <w:vAlign w:val="bottom"/>
          </w:tcPr>
          <w:p w14:paraId="787561DE" w14:textId="77777777" w:rsidR="00213CF9" w:rsidRPr="006E70CB" w:rsidRDefault="00213CF9" w:rsidP="006E70CB">
            <w:pPr>
              <w:jc w:val="center"/>
              <w:rPr>
                <w:sz w:val="22"/>
                <w:szCs w:val="22"/>
              </w:rPr>
            </w:pPr>
            <w:r w:rsidRPr="006E70CB">
              <w:rPr>
                <w:color w:val="000000"/>
                <w:sz w:val="22"/>
                <w:szCs w:val="22"/>
              </w:rPr>
              <w:t>2014</w:t>
            </w:r>
          </w:p>
        </w:tc>
        <w:tc>
          <w:tcPr>
            <w:tcW w:w="1403" w:type="dxa"/>
            <w:vAlign w:val="bottom"/>
          </w:tcPr>
          <w:p w14:paraId="4A388B24"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763EC9E7"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61D49D59" w14:textId="77777777" w:rsidR="00213CF9" w:rsidRPr="006E70CB" w:rsidRDefault="00213CF9" w:rsidP="00450F92">
            <w:pPr>
              <w:rPr>
                <w:sz w:val="22"/>
                <w:szCs w:val="22"/>
              </w:rPr>
            </w:pPr>
            <w:r w:rsidRPr="006E70CB">
              <w:rPr>
                <w:color w:val="000000"/>
                <w:sz w:val="22"/>
                <w:szCs w:val="22"/>
              </w:rPr>
              <w:t>Jackson Laboratory, Bar Harbor, ME</w:t>
            </w:r>
          </w:p>
        </w:tc>
      </w:tr>
      <w:tr w:rsidR="006E70CB" w14:paraId="05A32861" w14:textId="77777777" w:rsidTr="006E70CB">
        <w:tc>
          <w:tcPr>
            <w:tcW w:w="986" w:type="dxa"/>
            <w:vAlign w:val="bottom"/>
          </w:tcPr>
          <w:p w14:paraId="462F6960" w14:textId="6627A9C8" w:rsidR="00213CF9" w:rsidRPr="006E70CB" w:rsidRDefault="00213CF9" w:rsidP="00E60708">
            <w:pPr>
              <w:rPr>
                <w:sz w:val="22"/>
                <w:szCs w:val="22"/>
              </w:rPr>
            </w:pPr>
            <w:r w:rsidRPr="006E70CB">
              <w:rPr>
                <w:sz w:val="22"/>
                <w:szCs w:val="22"/>
              </w:rPr>
              <w:fldChar w:fldCharType="begin">
                <w:fldData xml:space="preserve">PEVuZE5vdGU+PENpdGU+PEF1dGhvcj5HaXVsaWFuaTwvQXV0aG9yPjxZZWFyPjIwMTM8L1llYXI+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=
</w:fldData>
              </w:fldChar>
            </w:r>
            <w:r w:rsidRPr="006E70CB">
              <w:rPr>
                <w:sz w:val="22"/>
                <w:szCs w:val="22"/>
              </w:rPr>
              <w:instrText xml:space="preserve"> ADDIN EN.CITE </w:instrText>
            </w:r>
            <w:r w:rsidRPr="006E70CB">
              <w:rPr>
                <w:sz w:val="22"/>
                <w:szCs w:val="22"/>
              </w:rPr>
              <w:fldChar w:fldCharType="begin">
                <w:fldData xml:space="preserve">PEVuZE5vdGU+PENpdGU+PEF1dGhvcj5HaXVsaWFuaTwvQXV0aG9yPjxZZWFyPjIwMTM8L1llYXI+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=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23]</w:t>
            </w:r>
            <w:r w:rsidRPr="006E70CB">
              <w:rPr>
                <w:sz w:val="22"/>
                <w:szCs w:val="22"/>
              </w:rPr>
              <w:fldChar w:fldCharType="end"/>
            </w:r>
          </w:p>
        </w:tc>
        <w:tc>
          <w:tcPr>
            <w:tcW w:w="719" w:type="dxa"/>
            <w:vAlign w:val="bottom"/>
          </w:tcPr>
          <w:p w14:paraId="7026CCFF" w14:textId="77777777" w:rsidR="00213CF9" w:rsidRPr="006E70CB" w:rsidRDefault="00213CF9" w:rsidP="006E70CB">
            <w:pPr>
              <w:jc w:val="center"/>
              <w:rPr>
                <w:sz w:val="22"/>
                <w:szCs w:val="22"/>
              </w:rPr>
            </w:pPr>
            <w:r w:rsidRPr="006E70CB">
              <w:rPr>
                <w:color w:val="000000"/>
                <w:sz w:val="22"/>
                <w:szCs w:val="22"/>
              </w:rPr>
              <w:t>2013</w:t>
            </w:r>
          </w:p>
        </w:tc>
        <w:tc>
          <w:tcPr>
            <w:tcW w:w="1403" w:type="dxa"/>
            <w:vAlign w:val="bottom"/>
          </w:tcPr>
          <w:p w14:paraId="1B934BA6"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7CC9E044"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67AD7D0C" w14:textId="77777777" w:rsidR="00213CF9" w:rsidRPr="006E70CB" w:rsidRDefault="00213CF9" w:rsidP="00450F92">
            <w:pPr>
              <w:rPr>
                <w:sz w:val="22"/>
                <w:szCs w:val="22"/>
              </w:rPr>
            </w:pPr>
            <w:r w:rsidRPr="006E70CB">
              <w:rPr>
                <w:color w:val="000000"/>
                <w:sz w:val="22"/>
                <w:szCs w:val="22"/>
              </w:rPr>
              <w:t>Jackson Laboratory, Bar Harbor, ME</w:t>
            </w:r>
          </w:p>
        </w:tc>
      </w:tr>
      <w:tr w:rsidR="006E70CB" w14:paraId="6B141FC0" w14:textId="77777777" w:rsidTr="006E70CB">
        <w:tc>
          <w:tcPr>
            <w:tcW w:w="986" w:type="dxa"/>
            <w:vAlign w:val="bottom"/>
          </w:tcPr>
          <w:p w14:paraId="5F50BDBE" w14:textId="19F09F5E" w:rsidR="00213CF9" w:rsidRPr="006E70CB" w:rsidRDefault="00213CF9" w:rsidP="00E60708">
            <w:pPr>
              <w:rPr>
                <w:sz w:val="22"/>
                <w:szCs w:val="22"/>
              </w:rPr>
            </w:pPr>
            <w:r w:rsidRPr="006E70CB">
              <w:rPr>
                <w:sz w:val="22"/>
                <w:szCs w:val="22"/>
              </w:rPr>
              <w:fldChar w:fldCharType="begin">
                <w:fldData xml:space="preserve">PEVuZE5vdGU+PENpdGU+PEF1dGhvcj5HcmVlbjwvQXV0aG9yPjxZZWFyPjIwMTE8L1llYXI+PFJl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</w:fldData>
              </w:fldChar>
            </w:r>
            <w:r w:rsidRPr="006E70CB">
              <w:rPr>
                <w:sz w:val="22"/>
                <w:szCs w:val="22"/>
              </w:rPr>
              <w:instrText xml:space="preserve"> ADDIN EN.CITE </w:instrText>
            </w:r>
            <w:r w:rsidRPr="006E70CB">
              <w:rPr>
                <w:sz w:val="22"/>
                <w:szCs w:val="22"/>
              </w:rPr>
              <w:fldChar w:fldCharType="begin">
                <w:fldData xml:space="preserve">PEVuZE5vdGU+PENpdGU+PEF1dGhvcj5HcmVlbjwvQXV0aG9yPjxZZWFyPjIwMTE8L1llYXI+PFJl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24]</w:t>
            </w:r>
            <w:r w:rsidRPr="006E70CB">
              <w:rPr>
                <w:sz w:val="22"/>
                <w:szCs w:val="22"/>
              </w:rPr>
              <w:fldChar w:fldCharType="end"/>
            </w:r>
          </w:p>
        </w:tc>
        <w:tc>
          <w:tcPr>
            <w:tcW w:w="719" w:type="dxa"/>
            <w:vAlign w:val="bottom"/>
          </w:tcPr>
          <w:p w14:paraId="156EA3BB" w14:textId="77777777" w:rsidR="00213CF9" w:rsidRPr="006E70CB" w:rsidRDefault="00213CF9" w:rsidP="006E70CB">
            <w:pPr>
              <w:jc w:val="center"/>
              <w:rPr>
                <w:sz w:val="22"/>
                <w:szCs w:val="22"/>
              </w:rPr>
            </w:pPr>
            <w:r w:rsidRPr="006E70CB">
              <w:rPr>
                <w:color w:val="000000"/>
                <w:sz w:val="22"/>
                <w:szCs w:val="22"/>
              </w:rPr>
              <w:t>2011</w:t>
            </w:r>
          </w:p>
        </w:tc>
        <w:tc>
          <w:tcPr>
            <w:tcW w:w="1403" w:type="dxa"/>
            <w:vAlign w:val="bottom"/>
          </w:tcPr>
          <w:p w14:paraId="508BE851"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225C4BC9"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49D42820" w14:textId="211546E6" w:rsidR="00213CF9" w:rsidRPr="006E70CB" w:rsidRDefault="00213CF9" w:rsidP="00E22127">
            <w:pPr>
              <w:rPr>
                <w:sz w:val="22"/>
                <w:szCs w:val="22"/>
              </w:rPr>
            </w:pPr>
            <w:r w:rsidRPr="006E70CB">
              <w:rPr>
                <w:color w:val="000000"/>
                <w:sz w:val="22"/>
                <w:szCs w:val="22"/>
              </w:rPr>
              <w:t xml:space="preserve">previously described by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p>
        </w:tc>
      </w:tr>
      <w:tr w:rsidR="006E70CB" w14:paraId="4DF4FE63" w14:textId="77777777" w:rsidTr="006E70CB">
        <w:tc>
          <w:tcPr>
            <w:tcW w:w="986" w:type="dxa"/>
            <w:vAlign w:val="bottom"/>
          </w:tcPr>
          <w:p w14:paraId="7E12F791" w14:textId="518827F0" w:rsidR="00213CF9" w:rsidRPr="006E70CB" w:rsidRDefault="00213CF9" w:rsidP="00E60708">
            <w:pPr>
              <w:rPr>
                <w:sz w:val="22"/>
                <w:szCs w:val="22"/>
              </w:rPr>
            </w:pPr>
            <w:r w:rsidRPr="006E70CB">
              <w:rPr>
                <w:sz w:val="22"/>
                <w:szCs w:val="22"/>
              </w:rPr>
              <w:fldChar w:fldCharType="begin">
                <w:fldData xml:space="preserve">PEVuZE5vdGU+PENpdGU+PEF1dGhvcj5IYWxhZ2FwcGE8L0F1dGhvcj48WWVhcj4yMDA3PC9ZZWFy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</w:fldData>
              </w:fldChar>
            </w:r>
            <w:r w:rsidRPr="006E70CB">
              <w:rPr>
                <w:sz w:val="22"/>
                <w:szCs w:val="22"/>
              </w:rPr>
              <w:instrText xml:space="preserve"> ADDIN EN.CITE </w:instrText>
            </w:r>
            <w:r w:rsidRPr="006E70CB">
              <w:rPr>
                <w:sz w:val="22"/>
                <w:szCs w:val="22"/>
              </w:rPr>
              <w:fldChar w:fldCharType="begin">
                <w:fldData xml:space="preserve">PEVuZE5vdGU+PENpdGU+PEF1dGhvcj5IYWxhZ2FwcGE8L0F1dGhvcj48WWVhcj4yMDA3PC9ZZWFy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25]</w:t>
            </w:r>
            <w:r w:rsidRPr="006E70CB">
              <w:rPr>
                <w:sz w:val="22"/>
                <w:szCs w:val="22"/>
              </w:rPr>
              <w:fldChar w:fldCharType="end"/>
            </w:r>
          </w:p>
        </w:tc>
        <w:tc>
          <w:tcPr>
            <w:tcW w:w="719" w:type="dxa"/>
            <w:vAlign w:val="bottom"/>
          </w:tcPr>
          <w:p w14:paraId="62A1A1C3" w14:textId="77777777" w:rsidR="00213CF9" w:rsidRPr="006E70CB" w:rsidRDefault="00213CF9" w:rsidP="006E70CB">
            <w:pPr>
              <w:jc w:val="center"/>
              <w:rPr>
                <w:sz w:val="22"/>
                <w:szCs w:val="22"/>
              </w:rPr>
            </w:pPr>
            <w:r w:rsidRPr="006E70CB">
              <w:rPr>
                <w:color w:val="000000"/>
                <w:sz w:val="22"/>
                <w:szCs w:val="22"/>
              </w:rPr>
              <w:t>2007</w:t>
            </w:r>
          </w:p>
        </w:tc>
        <w:tc>
          <w:tcPr>
            <w:tcW w:w="1403" w:type="dxa"/>
            <w:vAlign w:val="bottom"/>
          </w:tcPr>
          <w:p w14:paraId="6DC7A315"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1EC85664"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06A6F440" w14:textId="77777777" w:rsidR="00213CF9" w:rsidRPr="006E70CB" w:rsidRDefault="00213CF9" w:rsidP="00450F92">
            <w:pPr>
              <w:rPr>
                <w:sz w:val="22"/>
                <w:szCs w:val="22"/>
              </w:rPr>
            </w:pPr>
            <w:r w:rsidRPr="006E70CB">
              <w:rPr>
                <w:color w:val="000000"/>
                <w:sz w:val="22"/>
                <w:szCs w:val="22"/>
              </w:rPr>
              <w:t>not stated</w:t>
            </w:r>
          </w:p>
        </w:tc>
      </w:tr>
      <w:tr w:rsidR="006E70CB" w14:paraId="437F5598" w14:textId="77777777" w:rsidTr="006E70CB">
        <w:tc>
          <w:tcPr>
            <w:tcW w:w="986" w:type="dxa"/>
            <w:vAlign w:val="bottom"/>
          </w:tcPr>
          <w:p w14:paraId="4ACFEC36" w14:textId="00E0D4AC" w:rsidR="00213CF9" w:rsidRPr="006E70CB" w:rsidRDefault="00213CF9" w:rsidP="00E60708">
            <w:pPr>
              <w:rPr>
                <w:sz w:val="22"/>
                <w:szCs w:val="22"/>
              </w:rPr>
            </w:pPr>
            <w:r w:rsidRPr="006E70CB">
              <w:rPr>
                <w:sz w:val="22"/>
                <w:szCs w:val="22"/>
              </w:rPr>
              <w:lastRenderedPageBreak/>
              <w:fldChar w:fldCharType="begin">
                <w:fldData xml:space="preserve">PEVuZE5vdGU+PENpdGU+PEF1dGhvcj5IdTwvQXV0aG9yPjxZZWFyPjIwMTY8L1llYXI+PFJlY051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IdTwvQXV0aG9yPjxZZWFyPjIwMTY8L1llYXI+PFJlY051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26]</w:t>
            </w:r>
            <w:r w:rsidRPr="006E70CB">
              <w:rPr>
                <w:sz w:val="22"/>
                <w:szCs w:val="22"/>
              </w:rPr>
              <w:fldChar w:fldCharType="end"/>
            </w:r>
          </w:p>
        </w:tc>
        <w:tc>
          <w:tcPr>
            <w:tcW w:w="719" w:type="dxa"/>
            <w:vAlign w:val="bottom"/>
          </w:tcPr>
          <w:p w14:paraId="6312AF9C" w14:textId="77777777" w:rsidR="00213CF9" w:rsidRPr="006E70CB" w:rsidRDefault="00213CF9" w:rsidP="006E70CB">
            <w:pPr>
              <w:jc w:val="center"/>
              <w:rPr>
                <w:sz w:val="22"/>
                <w:szCs w:val="22"/>
              </w:rPr>
            </w:pPr>
            <w:r w:rsidRPr="006E70CB">
              <w:rPr>
                <w:color w:val="000000"/>
                <w:sz w:val="22"/>
                <w:szCs w:val="22"/>
              </w:rPr>
              <w:t>2016</w:t>
            </w:r>
          </w:p>
        </w:tc>
        <w:tc>
          <w:tcPr>
            <w:tcW w:w="1403" w:type="dxa"/>
            <w:vAlign w:val="bottom"/>
          </w:tcPr>
          <w:p w14:paraId="5EE7DEAB"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00562EA6"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054858B2" w14:textId="0DEFF386" w:rsidR="00213CF9" w:rsidRPr="006E70CB" w:rsidRDefault="00213CF9" w:rsidP="00E22127">
            <w:pPr>
              <w:rPr>
                <w:sz w:val="22"/>
                <w:szCs w:val="22"/>
              </w:rPr>
            </w:pPr>
            <w:r w:rsidRPr="006E70CB">
              <w:rPr>
                <w:color w:val="000000"/>
                <w:sz w:val="22"/>
                <w:szCs w:val="22"/>
              </w:rPr>
              <w:t xml:space="preserve">purchased from Jackson laboratory, previously described by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r w:rsidRPr="006E70CB">
              <w:rPr>
                <w:color w:val="000000"/>
                <w:sz w:val="22"/>
                <w:szCs w:val="22"/>
              </w:rPr>
              <w:t>, 129/C57BL/6</w:t>
            </w:r>
          </w:p>
        </w:tc>
      </w:tr>
      <w:tr w:rsidR="006E70CB" w14:paraId="35AC63BE" w14:textId="77777777" w:rsidTr="006E70CB">
        <w:tc>
          <w:tcPr>
            <w:tcW w:w="986" w:type="dxa"/>
            <w:vAlign w:val="bottom"/>
          </w:tcPr>
          <w:p w14:paraId="07038186" w14:textId="1F40A9A8" w:rsidR="00213CF9" w:rsidRPr="006E70CB" w:rsidRDefault="00213CF9" w:rsidP="00213CF9">
            <w:pPr>
              <w:rPr>
                <w:sz w:val="22"/>
                <w:szCs w:val="22"/>
              </w:rPr>
            </w:pPr>
            <w:r w:rsidRPr="006E70CB">
              <w:rPr>
                <w:sz w:val="22"/>
                <w:szCs w:val="22"/>
              </w:rPr>
              <w:fldChar w:fldCharType="begin">
                <w:fldData xml:space="preserve">PEVuZE5vdGU+PENpdGU+PEF1dGhvcj5LaXRhemF3YTwvQXV0aG9yPjxZZWFyPjIwMTE8L1llYXI+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</w:fldData>
              </w:fldChar>
            </w:r>
            <w:r w:rsidRPr="006E70CB">
              <w:rPr>
                <w:sz w:val="22"/>
                <w:szCs w:val="22"/>
              </w:rPr>
              <w:instrText xml:space="preserve"> ADDIN EN.CITE </w:instrText>
            </w:r>
            <w:r w:rsidRPr="006E70CB">
              <w:rPr>
                <w:sz w:val="22"/>
                <w:szCs w:val="22"/>
              </w:rPr>
              <w:fldChar w:fldCharType="begin">
                <w:fldData xml:space="preserve">PEVuZE5vdGU+PENpdGU+PEF1dGhvcj5LaXRhemF3YTwvQXV0aG9yPjxZZWFyPjIwMTE8L1llYXI+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27]</w:t>
            </w:r>
            <w:r w:rsidRPr="006E70CB">
              <w:rPr>
                <w:sz w:val="22"/>
                <w:szCs w:val="22"/>
              </w:rPr>
              <w:fldChar w:fldCharType="end"/>
            </w:r>
          </w:p>
        </w:tc>
        <w:tc>
          <w:tcPr>
            <w:tcW w:w="719" w:type="dxa"/>
            <w:vAlign w:val="bottom"/>
          </w:tcPr>
          <w:p w14:paraId="2A32E682" w14:textId="77777777" w:rsidR="00213CF9" w:rsidRPr="006E70CB" w:rsidRDefault="00213CF9" w:rsidP="006E70CB">
            <w:pPr>
              <w:jc w:val="center"/>
              <w:rPr>
                <w:sz w:val="22"/>
                <w:szCs w:val="22"/>
              </w:rPr>
            </w:pPr>
            <w:r w:rsidRPr="006E70CB">
              <w:rPr>
                <w:color w:val="000000"/>
                <w:sz w:val="22"/>
                <w:szCs w:val="22"/>
              </w:rPr>
              <w:t>2011</w:t>
            </w:r>
          </w:p>
        </w:tc>
        <w:tc>
          <w:tcPr>
            <w:tcW w:w="1403" w:type="dxa"/>
            <w:vAlign w:val="bottom"/>
          </w:tcPr>
          <w:p w14:paraId="7DC1CBC2"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0EB2DD12"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7ED7BE4C" w14:textId="77777777" w:rsidR="00213CF9" w:rsidRPr="006E70CB" w:rsidRDefault="00213CF9" w:rsidP="00450F92">
            <w:pPr>
              <w:rPr>
                <w:sz w:val="22"/>
                <w:szCs w:val="22"/>
              </w:rPr>
            </w:pPr>
            <w:r w:rsidRPr="006E70CB">
              <w:rPr>
                <w:color w:val="000000"/>
                <w:sz w:val="22"/>
                <w:szCs w:val="22"/>
              </w:rPr>
              <w:t>not stated</w:t>
            </w:r>
          </w:p>
        </w:tc>
      </w:tr>
      <w:tr w:rsidR="006E70CB" w14:paraId="63EFD501" w14:textId="77777777" w:rsidTr="006E70CB">
        <w:tc>
          <w:tcPr>
            <w:tcW w:w="986" w:type="dxa"/>
            <w:vAlign w:val="bottom"/>
          </w:tcPr>
          <w:p w14:paraId="317B4CDC" w14:textId="0FC2DC91" w:rsidR="00213CF9" w:rsidRPr="006E70CB" w:rsidRDefault="00213CF9" w:rsidP="00213CF9">
            <w:pPr>
              <w:rPr>
                <w:sz w:val="22"/>
                <w:szCs w:val="22"/>
              </w:rPr>
            </w:pPr>
            <w:r w:rsidRPr="006E70CB">
              <w:rPr>
                <w:sz w:val="22"/>
                <w:szCs w:val="22"/>
              </w:rPr>
              <w:fldChar w:fldCharType="begin">
                <w:fldData xml:space="preserve">PEVuZE5vdGU+PENpdGU+PEF1dGhvcj5LbmlnaHQ8L0F1dGhvcj48WWVhcj4yMDE0PC9ZZWFyPjxS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</w:fldData>
              </w:fldChar>
            </w:r>
            <w:r w:rsidRPr="006E70CB">
              <w:rPr>
                <w:sz w:val="22"/>
                <w:szCs w:val="22"/>
              </w:rPr>
              <w:instrText xml:space="preserve"> ADDIN EN.CITE </w:instrText>
            </w:r>
            <w:r w:rsidRPr="006E70CB">
              <w:rPr>
                <w:sz w:val="22"/>
                <w:szCs w:val="22"/>
              </w:rPr>
              <w:fldChar w:fldCharType="begin">
                <w:fldData xml:space="preserve">PEVuZE5vdGU+PENpdGU+PEF1dGhvcj5LbmlnaHQ8L0F1dGhvcj48WWVhcj4yMDE0PC9ZZWFyPjxS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28]</w:t>
            </w:r>
            <w:r w:rsidRPr="006E70CB">
              <w:rPr>
                <w:sz w:val="22"/>
                <w:szCs w:val="22"/>
              </w:rPr>
              <w:fldChar w:fldCharType="end"/>
            </w:r>
          </w:p>
        </w:tc>
        <w:tc>
          <w:tcPr>
            <w:tcW w:w="719" w:type="dxa"/>
            <w:vAlign w:val="bottom"/>
          </w:tcPr>
          <w:p w14:paraId="5D0D4005" w14:textId="77777777" w:rsidR="00213CF9" w:rsidRPr="006E70CB" w:rsidRDefault="00213CF9" w:rsidP="006E70CB">
            <w:pPr>
              <w:jc w:val="center"/>
              <w:rPr>
                <w:sz w:val="22"/>
                <w:szCs w:val="22"/>
              </w:rPr>
            </w:pPr>
            <w:r w:rsidRPr="006E70CB">
              <w:rPr>
                <w:color w:val="000000"/>
                <w:sz w:val="22"/>
                <w:szCs w:val="22"/>
              </w:rPr>
              <w:t>2014</w:t>
            </w:r>
          </w:p>
        </w:tc>
        <w:tc>
          <w:tcPr>
            <w:tcW w:w="1403" w:type="dxa"/>
            <w:vAlign w:val="bottom"/>
          </w:tcPr>
          <w:p w14:paraId="605DDD07"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0BF52DE3"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57EE16DC" w14:textId="6D6D7271" w:rsidR="00213CF9" w:rsidRPr="006E70CB" w:rsidRDefault="00213CF9" w:rsidP="00E22127">
            <w:pPr>
              <w:rPr>
                <w:sz w:val="22"/>
                <w:szCs w:val="22"/>
              </w:rPr>
            </w:pPr>
            <w:r w:rsidRPr="006E70CB">
              <w:rPr>
                <w:color w:val="000000"/>
                <w:sz w:val="22"/>
                <w:szCs w:val="22"/>
              </w:rPr>
              <w:t xml:space="preserve">originally supplied by Frank </w:t>
            </w:r>
            <w:proofErr w:type="spellStart"/>
            <w:r w:rsidRPr="006E70CB">
              <w:rPr>
                <w:color w:val="000000"/>
                <w:sz w:val="22"/>
                <w:szCs w:val="22"/>
              </w:rPr>
              <w:t>LaFerla</w:t>
            </w:r>
            <w:proofErr w:type="spellEnd"/>
            <w:r w:rsidRPr="006E70CB">
              <w:rPr>
                <w:color w:val="000000"/>
                <w:sz w:val="22"/>
                <w:szCs w:val="22"/>
              </w:rPr>
              <w:t xml:space="preserve"> (Irvine, CA, USA)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r w:rsidRPr="006E70CB">
              <w:rPr>
                <w:color w:val="000000"/>
                <w:sz w:val="22"/>
                <w:szCs w:val="22"/>
              </w:rPr>
              <w:t>, 129/C57BL6</w:t>
            </w:r>
          </w:p>
        </w:tc>
      </w:tr>
      <w:tr w:rsidR="006E70CB" w14:paraId="2506DC45" w14:textId="77777777" w:rsidTr="006E70CB">
        <w:tc>
          <w:tcPr>
            <w:tcW w:w="986" w:type="dxa"/>
            <w:vAlign w:val="bottom"/>
          </w:tcPr>
          <w:p w14:paraId="02CB7477" w14:textId="64C4493C" w:rsidR="00213CF9" w:rsidRPr="006E70CB" w:rsidRDefault="00213CF9" w:rsidP="00213CF9">
            <w:pPr>
              <w:rPr>
                <w:sz w:val="22"/>
                <w:szCs w:val="22"/>
              </w:rPr>
            </w:pPr>
            <w:r w:rsidRPr="006E70CB">
              <w:rPr>
                <w:sz w:val="22"/>
                <w:szCs w:val="22"/>
              </w:rPr>
              <w:fldChar w:fldCharType="begin"/>
            </w:r>
            <w:r w:rsidRPr="006E70CB">
              <w:rPr>
                <w:sz w:val="22"/>
                <w:szCs w:val="22"/>
              </w:rPr>
              <w:instrText xml:space="preserve"> ADDIN EN.CITE &lt;EndNote&gt;&lt;Cite&gt;&lt;Author&gt;Majumder&lt;/Author&gt;&lt;Year&gt;2011&lt;/Year&gt;&lt;RecNum&gt;127&lt;/RecNum&gt;&lt;DisplayText&gt;[29]&lt;/DisplayText&gt;&lt;record&gt;&lt;rec-number&gt;127&lt;/rec-number&gt;&lt;foreign-keys&gt;&lt;key app="EN" db-id="zx52vrt2fzww5ge02fm5d9rcaaetrsr9edrd" timestamp="1493063042"&gt;127&lt;/key&gt;&lt;/foreign-keys&gt;&lt;ref-type name="Journal Article"&gt;17&lt;/ref-type&gt;&lt;contributors&gt;&lt;authors&gt;&lt;author&gt;Majumder, S.&lt;/author&gt;&lt;author&gt;Richardson, A.&lt;/author&gt;&lt;author&gt;Strong, R.&lt;/author&gt;&lt;author&gt;Oddo, S.&lt;/author&gt;&lt;/authors&gt;&lt;/contributors&gt;&lt;auth-address&gt;Department of Physiology, University of Texas Health Science Center at San Antonio, San Antonio, Texas, United States of America.&lt;/auth-address&gt;&lt;titles&gt;&lt;title&gt;Inducing autophagy by rapamycin before, but not after, the formation of plaques and tangles ameliorates cognitive defici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5416&lt;/pages&gt;&lt;volume&gt;6&lt;/volume&gt;&lt;number&gt;9&lt;/number&gt;&lt;edition&gt;2011/10/08&lt;/edition&gt;&lt;keywords&gt;&lt;keyword&gt;Alzheimer Disease/pathology/physiopathology&lt;/keyword&gt;&lt;keyword&gt;Animals&lt;/keyword&gt;&lt;keyword&gt;Autophagy/*drug effects&lt;/keyword&gt;&lt;keyword&gt;Cognition Disorders/*drug therapy&lt;/keyword&gt;&lt;keyword&gt;Memory Disorders/drug therapy&lt;/keyword&gt;&lt;keyword&gt;Mice&lt;/keyword&gt;&lt;keyword&gt;Microglia/drug effects/pathology&lt;/keyword&gt;&lt;keyword&gt;Neurofibrillary Tangles/*drug effects/*pathology&lt;/keyword&gt;&lt;keyword&gt;Plaque, Amyloid/drug therapy/*pathology/*physiopathology&lt;/keyword&gt;&lt;keyword&gt;Risk Factors&lt;/keyword&gt;&lt;keyword&gt;Sirolimus/*pharmacology/therapeutic use&lt;/keyword&gt;&lt;keyword&gt;Time Factors&lt;/keyword&gt;&lt;/keywords&gt;&lt;dates&gt;&lt;year&gt;2011&lt;/year&gt;&lt;/dates&gt;&lt;isbn&gt;1932-6203&lt;/isbn&gt;&lt;accession-num&gt;21980451&lt;/accession-num&gt;&lt;urls&gt;&lt;/urls&gt;&lt;custom2&gt;Pmc3182203&lt;/custom2&gt;&lt;electronic-resource-num&gt;10.1371/journal.pone.0025416&lt;/electronic-resource-num&gt;&lt;remote-database-provider&gt;NLM&lt;/remote-database-provider&gt;&lt;language&gt;eng&lt;/language&gt;&lt;/record&gt;&lt;/Cite&gt;&lt;/EndNote&gt;</w:instrText>
            </w:r>
            <w:r w:rsidRPr="006E70CB">
              <w:rPr>
                <w:sz w:val="22"/>
                <w:szCs w:val="22"/>
              </w:rPr>
              <w:fldChar w:fldCharType="separate"/>
            </w:r>
            <w:r w:rsidRPr="006E70CB">
              <w:rPr>
                <w:noProof/>
                <w:sz w:val="22"/>
                <w:szCs w:val="22"/>
              </w:rPr>
              <w:t>[29]</w:t>
            </w:r>
            <w:r w:rsidRPr="006E70CB">
              <w:rPr>
                <w:sz w:val="22"/>
                <w:szCs w:val="22"/>
              </w:rPr>
              <w:fldChar w:fldCharType="end"/>
            </w:r>
          </w:p>
        </w:tc>
        <w:tc>
          <w:tcPr>
            <w:tcW w:w="719" w:type="dxa"/>
            <w:vAlign w:val="bottom"/>
          </w:tcPr>
          <w:p w14:paraId="6CC3909A" w14:textId="77777777" w:rsidR="00213CF9" w:rsidRPr="006E70CB" w:rsidRDefault="00213CF9" w:rsidP="006E70CB">
            <w:pPr>
              <w:jc w:val="center"/>
              <w:rPr>
                <w:sz w:val="22"/>
                <w:szCs w:val="22"/>
              </w:rPr>
            </w:pPr>
            <w:r w:rsidRPr="006E70CB">
              <w:rPr>
                <w:color w:val="000000"/>
                <w:sz w:val="22"/>
                <w:szCs w:val="22"/>
              </w:rPr>
              <w:t>2011</w:t>
            </w:r>
          </w:p>
        </w:tc>
        <w:tc>
          <w:tcPr>
            <w:tcW w:w="1403" w:type="dxa"/>
            <w:vAlign w:val="bottom"/>
          </w:tcPr>
          <w:p w14:paraId="258F5CBB"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07E54449"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0179498A" w14:textId="77777777" w:rsidR="00213CF9" w:rsidRPr="006E70CB" w:rsidRDefault="00213CF9" w:rsidP="00450F92">
            <w:pPr>
              <w:rPr>
                <w:sz w:val="22"/>
                <w:szCs w:val="22"/>
              </w:rPr>
            </w:pPr>
            <w:r w:rsidRPr="006E70CB">
              <w:rPr>
                <w:color w:val="000000"/>
                <w:sz w:val="22"/>
                <w:szCs w:val="22"/>
              </w:rPr>
              <w:t>mixed C57BL6/129svj background</w:t>
            </w:r>
          </w:p>
        </w:tc>
      </w:tr>
      <w:tr w:rsidR="006E70CB" w14:paraId="418A92E3" w14:textId="77777777" w:rsidTr="006E70CB">
        <w:tc>
          <w:tcPr>
            <w:tcW w:w="986" w:type="dxa"/>
            <w:vAlign w:val="bottom"/>
          </w:tcPr>
          <w:p w14:paraId="133D1232" w14:textId="087BD8A5" w:rsidR="00213CF9" w:rsidRPr="006E70CB" w:rsidRDefault="00213CF9" w:rsidP="00213CF9">
            <w:pPr>
              <w:rPr>
                <w:sz w:val="22"/>
                <w:szCs w:val="22"/>
              </w:rPr>
            </w:pPr>
            <w:r w:rsidRPr="006E70CB">
              <w:rPr>
                <w:sz w:val="22"/>
                <w:szCs w:val="22"/>
              </w:rPr>
              <w:fldChar w:fldCharType="begin">
                <w:fldData xml:space="preserve">PEVuZE5vdGU+PENpdGU+PEF1dGhvcj5NYXJsYXR0PC9BdXRob3I+PFllYXI+MjAxMzwvWWVhcj48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</w:fldData>
              </w:fldChar>
            </w:r>
            <w:r w:rsidRPr="006E70CB">
              <w:rPr>
                <w:sz w:val="22"/>
                <w:szCs w:val="22"/>
              </w:rPr>
              <w:instrText xml:space="preserve"> ADDIN EN.CITE </w:instrText>
            </w:r>
            <w:r w:rsidRPr="006E70CB">
              <w:rPr>
                <w:sz w:val="22"/>
                <w:szCs w:val="22"/>
              </w:rPr>
              <w:fldChar w:fldCharType="begin">
                <w:fldData xml:space="preserve">PEVuZE5vdGU+PENpdGU+PEF1dGhvcj5NYXJsYXR0PC9BdXRob3I+PFllYXI+MjAxMzwvWWVhcj48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30]</w:t>
            </w:r>
            <w:r w:rsidRPr="006E70CB">
              <w:rPr>
                <w:sz w:val="22"/>
                <w:szCs w:val="22"/>
              </w:rPr>
              <w:fldChar w:fldCharType="end"/>
            </w:r>
          </w:p>
        </w:tc>
        <w:tc>
          <w:tcPr>
            <w:tcW w:w="719" w:type="dxa"/>
            <w:vAlign w:val="bottom"/>
          </w:tcPr>
          <w:p w14:paraId="10A39CD1" w14:textId="77777777" w:rsidR="00213CF9" w:rsidRPr="006E70CB" w:rsidRDefault="00213CF9" w:rsidP="006E70CB">
            <w:pPr>
              <w:jc w:val="center"/>
              <w:rPr>
                <w:sz w:val="22"/>
                <w:szCs w:val="22"/>
              </w:rPr>
            </w:pPr>
            <w:r w:rsidRPr="006E70CB">
              <w:rPr>
                <w:color w:val="000000"/>
                <w:sz w:val="22"/>
                <w:szCs w:val="22"/>
              </w:rPr>
              <w:t>2013</w:t>
            </w:r>
          </w:p>
        </w:tc>
        <w:tc>
          <w:tcPr>
            <w:tcW w:w="1403" w:type="dxa"/>
            <w:vAlign w:val="bottom"/>
          </w:tcPr>
          <w:p w14:paraId="6FC3BD5A" w14:textId="77777777" w:rsidR="00213CF9" w:rsidRPr="006E70CB" w:rsidRDefault="00213CF9" w:rsidP="006E70CB">
            <w:pPr>
              <w:jc w:val="center"/>
              <w:rPr>
                <w:sz w:val="22"/>
                <w:szCs w:val="22"/>
              </w:rPr>
            </w:pPr>
            <w:r w:rsidRPr="006E70CB">
              <w:rPr>
                <w:color w:val="000000"/>
                <w:sz w:val="22"/>
                <w:szCs w:val="22"/>
              </w:rPr>
              <w:t>No</w:t>
            </w:r>
          </w:p>
        </w:tc>
        <w:tc>
          <w:tcPr>
            <w:tcW w:w="2210" w:type="dxa"/>
            <w:vAlign w:val="bottom"/>
          </w:tcPr>
          <w:p w14:paraId="43440976" w14:textId="77777777" w:rsidR="00213CF9" w:rsidRPr="006E70CB" w:rsidRDefault="00213CF9" w:rsidP="006E70CB">
            <w:pPr>
              <w:jc w:val="center"/>
              <w:rPr>
                <w:sz w:val="22"/>
                <w:szCs w:val="22"/>
              </w:rPr>
            </w:pPr>
            <w:r w:rsidRPr="006E70CB">
              <w:rPr>
                <w:color w:val="000000"/>
                <w:sz w:val="22"/>
                <w:szCs w:val="22"/>
              </w:rPr>
              <w:t>No</w:t>
            </w:r>
          </w:p>
        </w:tc>
        <w:tc>
          <w:tcPr>
            <w:tcW w:w="4667" w:type="dxa"/>
            <w:vAlign w:val="bottom"/>
          </w:tcPr>
          <w:p w14:paraId="242BDB58" w14:textId="6D761D26" w:rsidR="00213CF9" w:rsidRPr="006E70CB" w:rsidRDefault="00213CF9" w:rsidP="00450F92">
            <w:pPr>
              <w:rPr>
                <w:sz w:val="22"/>
                <w:szCs w:val="22"/>
              </w:rPr>
            </w:pPr>
            <w:r w:rsidRPr="006E70CB">
              <w:rPr>
                <w:color w:val="000000"/>
                <w:sz w:val="22"/>
                <w:szCs w:val="22"/>
              </w:rPr>
              <w:t xml:space="preserve">generated by Dr. </w:t>
            </w:r>
            <w:proofErr w:type="spellStart"/>
            <w:r w:rsidRPr="006E70CB">
              <w:rPr>
                <w:color w:val="000000"/>
                <w:sz w:val="22"/>
                <w:szCs w:val="22"/>
              </w:rPr>
              <w:t>LaFerla</w:t>
            </w:r>
            <w:proofErr w:type="spellEnd"/>
            <w:r w:rsidRPr="006E70CB">
              <w:rPr>
                <w:color w:val="000000"/>
                <w:sz w:val="22"/>
                <w:szCs w:val="22"/>
              </w:rPr>
              <w:t xml:space="preserve"> and acquired by the </w:t>
            </w:r>
            <w:r w:rsidR="006E70CB" w:rsidRPr="006E70CB">
              <w:rPr>
                <w:color w:val="000000"/>
                <w:sz w:val="22"/>
                <w:szCs w:val="22"/>
              </w:rPr>
              <w:t>National Institute</w:t>
            </w:r>
            <w:r w:rsidRPr="006E70CB">
              <w:rPr>
                <w:color w:val="000000"/>
                <w:sz w:val="22"/>
                <w:szCs w:val="22"/>
              </w:rPr>
              <w:t xml:space="preserve"> of Aging, backcrossed C57BL6</w:t>
            </w:r>
          </w:p>
        </w:tc>
      </w:tr>
      <w:tr w:rsidR="006E70CB" w14:paraId="7161E932" w14:textId="77777777" w:rsidTr="006E70CB">
        <w:tc>
          <w:tcPr>
            <w:tcW w:w="986" w:type="dxa"/>
            <w:vAlign w:val="bottom"/>
          </w:tcPr>
          <w:p w14:paraId="7C31F916" w14:textId="3F3FD134" w:rsidR="00213CF9" w:rsidRPr="006E70CB" w:rsidRDefault="00213CF9" w:rsidP="00213CF9">
            <w:pPr>
              <w:rPr>
                <w:sz w:val="22"/>
                <w:szCs w:val="22"/>
              </w:rPr>
            </w:pPr>
            <w:r w:rsidRPr="006E70CB">
              <w:rPr>
                <w:sz w:val="22"/>
                <w:szCs w:val="22"/>
              </w:rPr>
              <w:fldChar w:fldCharType="begin"/>
            </w:r>
            <w:r w:rsidRPr="006E70CB">
              <w:rPr>
                <w:sz w:val="22"/>
                <w:szCs w:val="22"/>
              </w:rPr>
              <w:instrText xml:space="preserve"> ADDIN EN.CITE &lt;EndNote&gt;&lt;Cite&gt;&lt;Author&gt;Martin&lt;/Author&gt;&lt;Year&gt;2014&lt;/Year&gt;&lt;RecNum&gt;45&lt;/RecNum&gt;&lt;DisplayText&gt;[31]&lt;/DisplayText&gt;&lt;record&gt;&lt;rec-number&gt;45&lt;/rec-number&gt;&lt;foreign-keys&gt;&lt;key app="EN" db-id="zx52vrt2fzww5ge02fm5d9rcaaetrsr9edrd" timestamp="1478749209"&gt;45&lt;/key&gt;&lt;/foreign-keys&gt;&lt;ref-type name="Journal Article"&gt;17&lt;/ref-type&gt;&lt;contributors&gt;&lt;authors&gt;&lt;author&gt;Martin, S. A.&lt;/author&gt;&lt;author&gt;Jameson, C. H.&lt;/author&gt;&lt;author&gt;Allan, S. M.&lt;/author&gt;&lt;author&gt;Lawrence, C. B.&lt;/author&gt;&lt;/authors&gt;&lt;/contributors&gt;&lt;auth-address&gt;Faculty of Life Sciences, University of Manchester, Manchester, United Kingdom.&lt;/auth-address&gt;&lt;titles&gt;&lt;title&gt;Maternal high-fat diet worsens memory deficits in the triple-transgenic (3xTgAD) mouse model of Alzheimer&amp;apos;s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9226&lt;/pages&gt;&lt;volume&gt;9&lt;/volume&gt;&lt;number&gt;6&lt;/number&gt;&lt;edition&gt;2014/06/12&lt;/edition&gt;&lt;keywords&gt;&lt;keyword&gt;Alzheimer Disease/*physiopathology&lt;/keyword&gt;&lt;keyword&gt;Animals&lt;/keyword&gt;&lt;keyword&gt;*Diet, High-Fat&lt;/keyword&gt;&lt;keyword&gt;*Disease Models, Animal&lt;/keyword&gt;&lt;keyword&gt;Female&lt;/keyword&gt;&lt;keyword&gt;Memory Disorders/*physiopathology&lt;/keyword&gt;&lt;keyword&gt;Mice&lt;/keyword&gt;&lt;keyword&gt;Mice, Transgenic&lt;/keyword&gt;&lt;keyword&gt;Pregnancy&lt;/keyword&gt;&lt;/keywords&gt;&lt;dates&gt;&lt;year&gt;2014&lt;/year&gt;&lt;/dates&gt;&lt;isbn&gt;1932-6203&lt;/isbn&gt;&lt;accession-num&gt;24918775&lt;/accession-num&gt;&lt;urls&gt;&lt;related-urls&gt;&lt;url&gt;https://www.ncbi.nlm.nih.gov/pmc/articles/PMC4053375/pdf/pone.0099226.pdf&lt;/url&gt;&lt;/related-urls&gt;&lt;/urls&gt;&lt;custom2&gt;Pmc4053375&lt;/custom2&gt;&lt;electronic-resource-num&gt;10.1371/journal.pone.0099226&lt;/electronic-resource-num&gt;&lt;remote-database-provider&gt;NLM&lt;/remote-database-provider&gt;&lt;language&gt;Eng&lt;/language&gt;&lt;/record&gt;&lt;/Cite&gt;&lt;/EndNote&gt;</w:instrText>
            </w:r>
            <w:r w:rsidRPr="006E70CB">
              <w:rPr>
                <w:sz w:val="22"/>
                <w:szCs w:val="22"/>
              </w:rPr>
              <w:fldChar w:fldCharType="separate"/>
            </w:r>
            <w:r w:rsidRPr="006E70CB">
              <w:rPr>
                <w:noProof/>
                <w:sz w:val="22"/>
                <w:szCs w:val="22"/>
              </w:rPr>
              <w:t>[31]</w:t>
            </w:r>
            <w:r w:rsidRPr="006E70CB">
              <w:rPr>
                <w:sz w:val="22"/>
                <w:szCs w:val="22"/>
              </w:rPr>
              <w:fldChar w:fldCharType="end"/>
            </w:r>
          </w:p>
        </w:tc>
        <w:tc>
          <w:tcPr>
            <w:tcW w:w="719" w:type="dxa"/>
            <w:vAlign w:val="bottom"/>
          </w:tcPr>
          <w:p w14:paraId="07542FC7" w14:textId="77777777" w:rsidR="00213CF9" w:rsidRPr="006E70CB" w:rsidRDefault="00213CF9" w:rsidP="006E70CB">
            <w:pPr>
              <w:jc w:val="center"/>
              <w:rPr>
                <w:sz w:val="22"/>
                <w:szCs w:val="22"/>
              </w:rPr>
            </w:pPr>
            <w:r w:rsidRPr="006E70CB">
              <w:rPr>
                <w:color w:val="000000"/>
                <w:sz w:val="22"/>
                <w:szCs w:val="22"/>
              </w:rPr>
              <w:t>2014</w:t>
            </w:r>
          </w:p>
        </w:tc>
        <w:tc>
          <w:tcPr>
            <w:tcW w:w="1403" w:type="dxa"/>
            <w:vAlign w:val="bottom"/>
          </w:tcPr>
          <w:p w14:paraId="43B9A249"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43939ED0"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114078AB" w14:textId="77777777" w:rsidR="00213CF9" w:rsidRPr="006E70CB" w:rsidRDefault="00213CF9" w:rsidP="00450F92">
            <w:pPr>
              <w:rPr>
                <w:sz w:val="22"/>
                <w:szCs w:val="22"/>
              </w:rPr>
            </w:pPr>
            <w:r w:rsidRPr="006E70CB">
              <w:rPr>
                <w:color w:val="000000"/>
                <w:sz w:val="22"/>
                <w:szCs w:val="22"/>
              </w:rPr>
              <w:t xml:space="preserve">C57BL6/129sv background originally by Frank </w:t>
            </w:r>
            <w:proofErr w:type="spellStart"/>
            <w:r w:rsidRPr="006E70CB">
              <w:rPr>
                <w:color w:val="000000"/>
                <w:sz w:val="22"/>
                <w:szCs w:val="22"/>
              </w:rPr>
              <w:t>LaFerla</w:t>
            </w:r>
            <w:proofErr w:type="spellEnd"/>
            <w:r w:rsidRPr="006E70CB">
              <w:rPr>
                <w:color w:val="000000"/>
                <w:sz w:val="22"/>
                <w:szCs w:val="22"/>
              </w:rPr>
              <w:t xml:space="preserve"> and </w:t>
            </w:r>
            <w:proofErr w:type="spellStart"/>
            <w:r w:rsidRPr="006E70CB">
              <w:rPr>
                <w:color w:val="000000"/>
                <w:sz w:val="22"/>
                <w:szCs w:val="22"/>
              </w:rPr>
              <w:t>Salvadore</w:t>
            </w:r>
            <w:proofErr w:type="spellEnd"/>
            <w:r w:rsidRPr="006E70CB">
              <w:rPr>
                <w:color w:val="000000"/>
                <w:sz w:val="22"/>
                <w:szCs w:val="22"/>
              </w:rPr>
              <w:t xml:space="preserve"> </w:t>
            </w:r>
            <w:proofErr w:type="spellStart"/>
            <w:r w:rsidRPr="006E70CB">
              <w:rPr>
                <w:color w:val="000000"/>
                <w:sz w:val="22"/>
                <w:szCs w:val="22"/>
              </w:rPr>
              <w:t>Oddo</w:t>
            </w:r>
            <w:proofErr w:type="spellEnd"/>
          </w:p>
        </w:tc>
      </w:tr>
      <w:tr w:rsidR="006E70CB" w14:paraId="494A0A1F" w14:textId="77777777" w:rsidTr="006E70CB">
        <w:tc>
          <w:tcPr>
            <w:tcW w:w="986" w:type="dxa"/>
            <w:vAlign w:val="bottom"/>
          </w:tcPr>
          <w:p w14:paraId="543C2264" w14:textId="5948D1BF" w:rsidR="00213CF9" w:rsidRPr="006E70CB" w:rsidRDefault="00213CF9" w:rsidP="00213CF9">
            <w:pPr>
              <w:rPr>
                <w:sz w:val="22"/>
                <w:szCs w:val="22"/>
              </w:rPr>
            </w:pPr>
            <w:r w:rsidRPr="006E70CB">
              <w:rPr>
                <w:sz w:val="22"/>
                <w:szCs w:val="22"/>
              </w:rPr>
              <w:fldChar w:fldCharType="begin">
                <w:fldData xml:space="preserve">PEVuZE5vdGU+PENpdGU+PEF1dGhvcj5NYXJ0aW5lei1Db3JpYTwvQXV0aG9yPjxZZWFyPjIwMTA8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</w:fldData>
              </w:fldChar>
            </w:r>
            <w:r w:rsidRPr="006E70CB">
              <w:rPr>
                <w:sz w:val="22"/>
                <w:szCs w:val="22"/>
              </w:rPr>
              <w:instrText xml:space="preserve"> ADDIN EN.CITE </w:instrText>
            </w:r>
            <w:r w:rsidRPr="006E70CB">
              <w:rPr>
                <w:sz w:val="22"/>
                <w:szCs w:val="22"/>
              </w:rPr>
              <w:fldChar w:fldCharType="begin">
                <w:fldData xml:space="preserve">PEVuZE5vdGU+PENpdGU+PEF1dGhvcj5NYXJ0aW5lei1Db3JpYTwvQXV0aG9yPjxZZWFyPjIwMTA8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32]</w:t>
            </w:r>
            <w:r w:rsidRPr="006E70CB">
              <w:rPr>
                <w:sz w:val="22"/>
                <w:szCs w:val="22"/>
              </w:rPr>
              <w:fldChar w:fldCharType="end"/>
            </w:r>
          </w:p>
        </w:tc>
        <w:tc>
          <w:tcPr>
            <w:tcW w:w="719" w:type="dxa"/>
            <w:vAlign w:val="bottom"/>
          </w:tcPr>
          <w:p w14:paraId="7EBD16D6" w14:textId="77777777" w:rsidR="00213CF9" w:rsidRPr="006E70CB" w:rsidRDefault="00213CF9" w:rsidP="006E70CB">
            <w:pPr>
              <w:jc w:val="center"/>
              <w:rPr>
                <w:sz w:val="22"/>
                <w:szCs w:val="22"/>
              </w:rPr>
            </w:pPr>
            <w:r w:rsidRPr="006E70CB">
              <w:rPr>
                <w:color w:val="000000"/>
                <w:sz w:val="22"/>
                <w:szCs w:val="22"/>
              </w:rPr>
              <w:t>2010</w:t>
            </w:r>
          </w:p>
        </w:tc>
        <w:tc>
          <w:tcPr>
            <w:tcW w:w="1403" w:type="dxa"/>
            <w:vAlign w:val="bottom"/>
          </w:tcPr>
          <w:p w14:paraId="37221D95"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32D5B120"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4AF8E3DA" w14:textId="47801073" w:rsidR="00213CF9" w:rsidRPr="006E70CB" w:rsidRDefault="00213CF9" w:rsidP="00E22127">
            <w:pPr>
              <w:rPr>
                <w:sz w:val="22"/>
                <w:szCs w:val="22"/>
              </w:rPr>
            </w:pPr>
            <w:r w:rsidRPr="006E70CB">
              <w:rPr>
                <w:color w:val="000000"/>
                <w:sz w:val="22"/>
                <w:szCs w:val="22"/>
              </w:rPr>
              <w:t xml:space="preserve">the derivation and characterization of 3xTg-AD described elsewhere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r w:rsidRPr="006E70CB">
              <w:rPr>
                <w:color w:val="000000"/>
                <w:sz w:val="22"/>
                <w:szCs w:val="22"/>
              </w:rPr>
              <w:t>, homozygous</w:t>
            </w:r>
          </w:p>
        </w:tc>
      </w:tr>
      <w:tr w:rsidR="006E70CB" w14:paraId="46D15E6E" w14:textId="77777777" w:rsidTr="006E70CB">
        <w:tc>
          <w:tcPr>
            <w:tcW w:w="986" w:type="dxa"/>
            <w:vAlign w:val="bottom"/>
          </w:tcPr>
          <w:p w14:paraId="38731EA1" w14:textId="07DFBF3D" w:rsidR="00213CF9" w:rsidRPr="006E70CB" w:rsidRDefault="00213CF9" w:rsidP="00213CF9">
            <w:pPr>
              <w:rPr>
                <w:sz w:val="22"/>
                <w:szCs w:val="22"/>
              </w:rPr>
            </w:pPr>
            <w:r w:rsidRPr="006E70CB">
              <w:rPr>
                <w:sz w:val="22"/>
                <w:szCs w:val="22"/>
              </w:rPr>
              <w:fldChar w:fldCharType="begin">
                <w:fldData xml:space="preserve">PEVuZE5vdGU+PENpdGU+PEF1dGhvcj5NZWRlaXJvczwvQXV0aG9yPjxZZWFyPjIwMTQ8L1llYXI+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</w:fldData>
              </w:fldChar>
            </w:r>
            <w:r w:rsidRPr="006E70CB">
              <w:rPr>
                <w:sz w:val="22"/>
                <w:szCs w:val="22"/>
              </w:rPr>
              <w:instrText xml:space="preserve"> ADDIN EN.CITE </w:instrText>
            </w:r>
            <w:r w:rsidRPr="006E70CB">
              <w:rPr>
                <w:sz w:val="22"/>
                <w:szCs w:val="22"/>
              </w:rPr>
              <w:fldChar w:fldCharType="begin">
                <w:fldData xml:space="preserve">PEVuZE5vdGU+PENpdGU+PEF1dGhvcj5NZWRlaXJvczwvQXV0aG9yPjxZZWFyPjIwMTQ8L1llYXI+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33]</w:t>
            </w:r>
            <w:r w:rsidRPr="006E70CB">
              <w:rPr>
                <w:sz w:val="22"/>
                <w:szCs w:val="22"/>
              </w:rPr>
              <w:fldChar w:fldCharType="end"/>
            </w:r>
          </w:p>
        </w:tc>
        <w:tc>
          <w:tcPr>
            <w:tcW w:w="719" w:type="dxa"/>
            <w:vAlign w:val="bottom"/>
          </w:tcPr>
          <w:p w14:paraId="24FC15E6" w14:textId="77777777" w:rsidR="00213CF9" w:rsidRPr="006E70CB" w:rsidRDefault="00213CF9" w:rsidP="006E70CB">
            <w:pPr>
              <w:jc w:val="center"/>
              <w:rPr>
                <w:sz w:val="22"/>
                <w:szCs w:val="22"/>
              </w:rPr>
            </w:pPr>
            <w:r w:rsidRPr="006E70CB">
              <w:rPr>
                <w:color w:val="000000"/>
                <w:sz w:val="22"/>
                <w:szCs w:val="22"/>
              </w:rPr>
              <w:t>2014</w:t>
            </w:r>
          </w:p>
        </w:tc>
        <w:tc>
          <w:tcPr>
            <w:tcW w:w="1403" w:type="dxa"/>
            <w:vAlign w:val="bottom"/>
          </w:tcPr>
          <w:p w14:paraId="75E0DA6A"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4E2807BF"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70BE124F" w14:textId="77777777" w:rsidR="00213CF9" w:rsidRPr="006E70CB" w:rsidRDefault="00213CF9" w:rsidP="00450F92">
            <w:pPr>
              <w:rPr>
                <w:sz w:val="22"/>
                <w:szCs w:val="22"/>
              </w:rPr>
            </w:pPr>
            <w:r w:rsidRPr="006E70CB">
              <w:rPr>
                <w:color w:val="000000"/>
                <w:sz w:val="22"/>
                <w:szCs w:val="22"/>
              </w:rPr>
              <w:t>129/C57BL/6</w:t>
            </w:r>
          </w:p>
        </w:tc>
      </w:tr>
      <w:tr w:rsidR="006E70CB" w14:paraId="01A89F5B" w14:textId="77777777" w:rsidTr="006E70CB">
        <w:tc>
          <w:tcPr>
            <w:tcW w:w="986" w:type="dxa"/>
            <w:vAlign w:val="bottom"/>
          </w:tcPr>
          <w:p w14:paraId="69207401" w14:textId="4FB412D7" w:rsidR="00213CF9" w:rsidRPr="006E70CB" w:rsidRDefault="00213CF9" w:rsidP="00213CF9">
            <w:pPr>
              <w:rPr>
                <w:sz w:val="22"/>
                <w:szCs w:val="22"/>
              </w:rPr>
            </w:pPr>
            <w:r w:rsidRPr="006E70CB">
              <w:rPr>
                <w:sz w:val="22"/>
                <w:szCs w:val="22"/>
              </w:rPr>
              <w:fldChar w:fldCharType="begin">
                <w:fldData xml:space="preserve">PEVuZE5vdGU+PENpdGU+PEF1dGhvcj5NZWRpbmE8L0F1dGhvcj48WWVhcj4yMDExPC9ZZWFyPjxS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</w:fldData>
              </w:fldChar>
            </w:r>
            <w:r w:rsidRPr="006E70CB">
              <w:rPr>
                <w:sz w:val="22"/>
                <w:szCs w:val="22"/>
              </w:rPr>
              <w:instrText xml:space="preserve"> ADDIN EN.CITE </w:instrText>
            </w:r>
            <w:r w:rsidRPr="006E70CB">
              <w:rPr>
                <w:sz w:val="22"/>
                <w:szCs w:val="22"/>
              </w:rPr>
              <w:fldChar w:fldCharType="begin">
                <w:fldData xml:space="preserve">PEVuZE5vdGU+PENpdGU+PEF1dGhvcj5NZWRpbmE8L0F1dGhvcj48WWVhcj4yMDExPC9ZZWFyPjxS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34]</w:t>
            </w:r>
            <w:r w:rsidRPr="006E70CB">
              <w:rPr>
                <w:sz w:val="22"/>
                <w:szCs w:val="22"/>
              </w:rPr>
              <w:fldChar w:fldCharType="end"/>
            </w:r>
          </w:p>
        </w:tc>
        <w:tc>
          <w:tcPr>
            <w:tcW w:w="719" w:type="dxa"/>
            <w:vAlign w:val="bottom"/>
          </w:tcPr>
          <w:p w14:paraId="6E141533" w14:textId="77777777" w:rsidR="00213CF9" w:rsidRPr="006E70CB" w:rsidRDefault="00213CF9" w:rsidP="006E70CB">
            <w:pPr>
              <w:jc w:val="center"/>
              <w:rPr>
                <w:sz w:val="22"/>
                <w:szCs w:val="22"/>
              </w:rPr>
            </w:pPr>
            <w:r w:rsidRPr="006E70CB">
              <w:rPr>
                <w:color w:val="000000"/>
                <w:sz w:val="22"/>
                <w:szCs w:val="22"/>
              </w:rPr>
              <w:t>2011</w:t>
            </w:r>
          </w:p>
        </w:tc>
        <w:tc>
          <w:tcPr>
            <w:tcW w:w="1403" w:type="dxa"/>
            <w:vAlign w:val="bottom"/>
          </w:tcPr>
          <w:p w14:paraId="137E3985"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6C715DAF"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5423EF85" w14:textId="22AA737E" w:rsidR="00213CF9" w:rsidRPr="006E70CB" w:rsidRDefault="00213CF9" w:rsidP="00E22127">
            <w:pPr>
              <w:rPr>
                <w:sz w:val="22"/>
                <w:szCs w:val="22"/>
              </w:rPr>
            </w:pPr>
            <w:r w:rsidRPr="006E70CB">
              <w:rPr>
                <w:color w:val="000000"/>
                <w:sz w:val="22"/>
                <w:szCs w:val="22"/>
              </w:rPr>
              <w:t xml:space="preserve">the derivation and characterization of 3xTg-AD described elsewhere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p>
        </w:tc>
      </w:tr>
      <w:tr w:rsidR="006E70CB" w14:paraId="6237AAB5" w14:textId="77777777" w:rsidTr="006E70CB">
        <w:tc>
          <w:tcPr>
            <w:tcW w:w="986" w:type="dxa"/>
            <w:vAlign w:val="bottom"/>
          </w:tcPr>
          <w:p w14:paraId="3CF617F6" w14:textId="277DF015" w:rsidR="00213CF9" w:rsidRPr="006E70CB" w:rsidRDefault="00213CF9" w:rsidP="00213CF9">
            <w:pPr>
              <w:rPr>
                <w:sz w:val="22"/>
                <w:szCs w:val="22"/>
              </w:rPr>
            </w:pPr>
            <w:r w:rsidRPr="006E70CB">
              <w:rPr>
                <w:sz w:val="22"/>
                <w:szCs w:val="22"/>
              </w:rPr>
              <w:fldChar w:fldCharType="begin">
                <w:fldData xml:space="preserve">PEVuZE5vdGU+PENpdGU+PEF1dGhvcj5Nb3ZzZXN5YW48L0F1dGhvcj48WWVhcj4yMDA4PC9ZZWFy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IxMjQ8L3BhZ2VzPjx2b2x1bWU+Mzwvdm9sdW1lPjxudW1iZXI+NTwvbnVtYmVy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</w:fldData>
              </w:fldChar>
            </w:r>
            <w:r w:rsidRPr="006E70CB">
              <w:rPr>
                <w:sz w:val="22"/>
                <w:szCs w:val="22"/>
              </w:rPr>
              <w:instrText xml:space="preserve"> ADDIN EN.CITE </w:instrText>
            </w:r>
            <w:r w:rsidRPr="006E70CB">
              <w:rPr>
                <w:sz w:val="22"/>
                <w:szCs w:val="22"/>
              </w:rPr>
              <w:fldChar w:fldCharType="begin">
                <w:fldData xml:space="preserve">PEVuZE5vdGU+PENpdGU+PEF1dGhvcj5Nb3ZzZXN5YW48L0F1dGhvcj48WWVhcj4yMDA4PC9ZZWFy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IxMjQ8L3BhZ2VzPjx2b2x1bWU+Mzwvdm9sdW1lPjxudW1iZXI+NTwvbnVtYmVy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35]</w:t>
            </w:r>
            <w:r w:rsidRPr="006E70CB">
              <w:rPr>
                <w:sz w:val="22"/>
                <w:szCs w:val="22"/>
              </w:rPr>
              <w:fldChar w:fldCharType="end"/>
            </w:r>
          </w:p>
        </w:tc>
        <w:tc>
          <w:tcPr>
            <w:tcW w:w="719" w:type="dxa"/>
            <w:vAlign w:val="bottom"/>
          </w:tcPr>
          <w:p w14:paraId="12591A34" w14:textId="77777777" w:rsidR="00213CF9" w:rsidRPr="006E70CB" w:rsidRDefault="00213CF9" w:rsidP="006E70CB">
            <w:pPr>
              <w:jc w:val="center"/>
              <w:rPr>
                <w:sz w:val="22"/>
                <w:szCs w:val="22"/>
              </w:rPr>
            </w:pPr>
            <w:r w:rsidRPr="006E70CB">
              <w:rPr>
                <w:color w:val="000000"/>
                <w:sz w:val="22"/>
                <w:szCs w:val="22"/>
              </w:rPr>
              <w:t>2008</w:t>
            </w:r>
          </w:p>
        </w:tc>
        <w:tc>
          <w:tcPr>
            <w:tcW w:w="1403" w:type="dxa"/>
            <w:vAlign w:val="bottom"/>
          </w:tcPr>
          <w:p w14:paraId="7F4EFB3A"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1408E512" w14:textId="77777777" w:rsidR="00213CF9" w:rsidRPr="006E70CB" w:rsidRDefault="00213CF9" w:rsidP="006E70CB">
            <w:pPr>
              <w:jc w:val="center"/>
              <w:rPr>
                <w:sz w:val="22"/>
                <w:szCs w:val="22"/>
              </w:rPr>
            </w:pPr>
            <w:r w:rsidRPr="006E70CB">
              <w:rPr>
                <w:color w:val="000000"/>
                <w:sz w:val="22"/>
                <w:szCs w:val="22"/>
              </w:rPr>
              <w:t>No</w:t>
            </w:r>
          </w:p>
        </w:tc>
        <w:tc>
          <w:tcPr>
            <w:tcW w:w="4667" w:type="dxa"/>
            <w:vAlign w:val="bottom"/>
          </w:tcPr>
          <w:p w14:paraId="3448A6E7" w14:textId="77777777" w:rsidR="00213CF9" w:rsidRPr="006E70CB" w:rsidRDefault="00213CF9" w:rsidP="00450F92">
            <w:pPr>
              <w:rPr>
                <w:sz w:val="22"/>
                <w:szCs w:val="22"/>
              </w:rPr>
            </w:pPr>
            <w:r w:rsidRPr="006E70CB">
              <w:rPr>
                <w:color w:val="000000"/>
                <w:sz w:val="22"/>
                <w:szCs w:val="22"/>
              </w:rPr>
              <w:t>homozygous mice from UCI-Alzheimer's disease research center (NIH/NIA P50 AG16573)</w:t>
            </w:r>
          </w:p>
        </w:tc>
      </w:tr>
      <w:tr w:rsidR="006E70CB" w14:paraId="3BBBBB48" w14:textId="77777777" w:rsidTr="006E70CB">
        <w:tc>
          <w:tcPr>
            <w:tcW w:w="986" w:type="dxa"/>
            <w:vAlign w:val="bottom"/>
          </w:tcPr>
          <w:p w14:paraId="0C9CC3D7" w14:textId="002F091D" w:rsidR="00213CF9" w:rsidRPr="006E70CB" w:rsidRDefault="00213CF9" w:rsidP="00213CF9">
            <w:pPr>
              <w:rPr>
                <w:sz w:val="22"/>
                <w:szCs w:val="22"/>
              </w:rPr>
            </w:pPr>
            <w:r w:rsidRPr="006E70CB">
              <w:rPr>
                <w:sz w:val="22"/>
                <w:szCs w:val="22"/>
              </w:rPr>
              <w:fldChar w:fldCharType="begin">
                <w:fldData xml:space="preserve">PEVuZE5vdGU+PENpdGU+PEF1dGhvcj5QYWxtPC9BdXRob3I+PFllYXI+MjAxNDwvWWVhcj48UmVj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</w:fldData>
              </w:fldChar>
            </w:r>
            <w:r w:rsidRPr="006E70CB">
              <w:rPr>
                <w:sz w:val="22"/>
                <w:szCs w:val="22"/>
              </w:rPr>
              <w:instrText xml:space="preserve"> ADDIN EN.CITE </w:instrText>
            </w:r>
            <w:r w:rsidRPr="006E70CB">
              <w:rPr>
                <w:sz w:val="22"/>
                <w:szCs w:val="22"/>
              </w:rPr>
              <w:fldChar w:fldCharType="begin">
                <w:fldData xml:space="preserve">PEVuZE5vdGU+PENpdGU+PEF1dGhvcj5QYWxtPC9BdXRob3I+PFllYXI+MjAxNDwvWWVhcj48UmVj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36]</w:t>
            </w:r>
            <w:r w:rsidRPr="006E70CB">
              <w:rPr>
                <w:sz w:val="22"/>
                <w:szCs w:val="22"/>
              </w:rPr>
              <w:fldChar w:fldCharType="end"/>
            </w:r>
          </w:p>
        </w:tc>
        <w:tc>
          <w:tcPr>
            <w:tcW w:w="719" w:type="dxa"/>
            <w:vAlign w:val="bottom"/>
          </w:tcPr>
          <w:p w14:paraId="440C8F31" w14:textId="77777777" w:rsidR="00213CF9" w:rsidRPr="006E70CB" w:rsidRDefault="00213CF9" w:rsidP="006E70CB">
            <w:pPr>
              <w:jc w:val="center"/>
              <w:rPr>
                <w:sz w:val="22"/>
                <w:szCs w:val="22"/>
              </w:rPr>
            </w:pPr>
            <w:r w:rsidRPr="006E70CB">
              <w:rPr>
                <w:color w:val="000000"/>
                <w:sz w:val="22"/>
                <w:szCs w:val="22"/>
              </w:rPr>
              <w:t>2014</w:t>
            </w:r>
          </w:p>
        </w:tc>
        <w:tc>
          <w:tcPr>
            <w:tcW w:w="1403" w:type="dxa"/>
            <w:vAlign w:val="bottom"/>
          </w:tcPr>
          <w:p w14:paraId="30DE1BF3"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53E30840"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47C06A53" w14:textId="24BB9970" w:rsidR="00213CF9" w:rsidRPr="006E70CB" w:rsidRDefault="00213CF9" w:rsidP="00E22127">
            <w:pPr>
              <w:rPr>
                <w:sz w:val="22"/>
                <w:szCs w:val="22"/>
              </w:rPr>
            </w:pPr>
            <w:r w:rsidRPr="006E70CB">
              <w:rPr>
                <w:color w:val="000000"/>
                <w:sz w:val="22"/>
                <w:szCs w:val="22"/>
              </w:rPr>
              <w:t xml:space="preserve">Jackson Laboratory, Bar Harbor, ME,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p>
        </w:tc>
      </w:tr>
      <w:tr w:rsidR="006E70CB" w14:paraId="01EFF999" w14:textId="77777777" w:rsidTr="006E70CB">
        <w:tc>
          <w:tcPr>
            <w:tcW w:w="986" w:type="dxa"/>
            <w:vAlign w:val="bottom"/>
          </w:tcPr>
          <w:p w14:paraId="2C0C9DC9" w14:textId="2AF86A98" w:rsidR="00213CF9" w:rsidRPr="006E70CB" w:rsidRDefault="00213CF9" w:rsidP="00213CF9">
            <w:pPr>
              <w:rPr>
                <w:sz w:val="22"/>
                <w:szCs w:val="22"/>
              </w:rPr>
            </w:pPr>
            <w:r w:rsidRPr="006E70CB">
              <w:rPr>
                <w:sz w:val="22"/>
                <w:szCs w:val="22"/>
              </w:rPr>
              <w:fldChar w:fldCharType="begin">
                <w:fldData xml:space="preserve">PEVuZE5vdGU+PENpdGU+PEF1dGhvcj5QYXJhY2hpa292YTwvQXV0aG9yPjxZZWFyPjIwMTA8L1ll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</w:fldData>
              </w:fldChar>
            </w:r>
            <w:r w:rsidRPr="006E70CB">
              <w:rPr>
                <w:sz w:val="22"/>
                <w:szCs w:val="22"/>
              </w:rPr>
              <w:instrText xml:space="preserve"> ADDIN EN.CITE </w:instrText>
            </w:r>
            <w:r w:rsidRPr="006E70CB">
              <w:rPr>
                <w:sz w:val="22"/>
                <w:szCs w:val="22"/>
              </w:rPr>
              <w:fldChar w:fldCharType="begin">
                <w:fldData xml:space="preserve">PEVuZE5vdGU+PENpdGU+PEF1dGhvcj5QYXJhY2hpa292YTwvQXV0aG9yPjxZZWFyPjIwMTA8L1ll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37]</w:t>
            </w:r>
            <w:r w:rsidRPr="006E70CB">
              <w:rPr>
                <w:sz w:val="22"/>
                <w:szCs w:val="22"/>
              </w:rPr>
              <w:fldChar w:fldCharType="end"/>
            </w:r>
          </w:p>
        </w:tc>
        <w:tc>
          <w:tcPr>
            <w:tcW w:w="719" w:type="dxa"/>
            <w:vAlign w:val="bottom"/>
          </w:tcPr>
          <w:p w14:paraId="6316CA58" w14:textId="77777777" w:rsidR="00213CF9" w:rsidRPr="006E70CB" w:rsidRDefault="00213CF9" w:rsidP="006E70CB">
            <w:pPr>
              <w:jc w:val="center"/>
              <w:rPr>
                <w:sz w:val="22"/>
                <w:szCs w:val="22"/>
              </w:rPr>
            </w:pPr>
            <w:r w:rsidRPr="006E70CB">
              <w:rPr>
                <w:color w:val="000000"/>
                <w:sz w:val="22"/>
                <w:szCs w:val="22"/>
              </w:rPr>
              <w:t>2010</w:t>
            </w:r>
          </w:p>
        </w:tc>
        <w:tc>
          <w:tcPr>
            <w:tcW w:w="1403" w:type="dxa"/>
            <w:vAlign w:val="bottom"/>
          </w:tcPr>
          <w:p w14:paraId="7C5D6FDA"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2798EEE4"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31115B80" w14:textId="350EDBD3" w:rsidR="00213CF9" w:rsidRPr="006E70CB" w:rsidRDefault="00213CF9" w:rsidP="00E22127">
            <w:pPr>
              <w:rPr>
                <w:sz w:val="22"/>
                <w:szCs w:val="22"/>
              </w:rPr>
            </w:pPr>
            <w:r w:rsidRPr="006E70CB">
              <w:rPr>
                <w:color w:val="000000"/>
                <w:sz w:val="22"/>
                <w:szCs w:val="22"/>
              </w:rPr>
              <w:t xml:space="preserve">129/C57BL/6 background described previously by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p>
        </w:tc>
      </w:tr>
      <w:tr w:rsidR="006E70CB" w14:paraId="4689E3B9" w14:textId="77777777" w:rsidTr="006E70CB">
        <w:tc>
          <w:tcPr>
            <w:tcW w:w="986" w:type="dxa"/>
            <w:vAlign w:val="bottom"/>
          </w:tcPr>
          <w:p w14:paraId="6E47099E" w14:textId="14AEB4A1" w:rsidR="00213CF9" w:rsidRPr="006E70CB" w:rsidRDefault="00213CF9" w:rsidP="00213CF9">
            <w:pPr>
              <w:rPr>
                <w:sz w:val="22"/>
                <w:szCs w:val="22"/>
              </w:rPr>
            </w:pPr>
            <w:r w:rsidRPr="006E70CB">
              <w:rPr>
                <w:sz w:val="22"/>
                <w:szCs w:val="22"/>
              </w:rPr>
              <w:fldChar w:fldCharType="begin">
                <w:fldData xml:space="preserve">PEVuZE5vdGU+PENpdGU+PEF1dGhvcj5QYXJyZWxsYTwvQXV0aG9yPjxZZWFyPjIwMTM8L1llYXI+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</w:fldData>
              </w:fldChar>
            </w:r>
            <w:r w:rsidRPr="006E70CB">
              <w:rPr>
                <w:sz w:val="22"/>
                <w:szCs w:val="22"/>
              </w:rPr>
              <w:instrText xml:space="preserve"> ADDIN EN.CITE </w:instrText>
            </w:r>
            <w:r w:rsidRPr="006E70CB">
              <w:rPr>
                <w:sz w:val="22"/>
                <w:szCs w:val="22"/>
              </w:rPr>
              <w:fldChar w:fldCharType="begin">
                <w:fldData xml:space="preserve">PEVuZE5vdGU+PENpdGU+PEF1dGhvcj5QYXJyZWxsYTwvQXV0aG9yPjxZZWFyPjIwMTM8L1llYXI+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38]</w:t>
            </w:r>
            <w:r w:rsidRPr="006E70CB">
              <w:rPr>
                <w:sz w:val="22"/>
                <w:szCs w:val="22"/>
              </w:rPr>
              <w:fldChar w:fldCharType="end"/>
            </w:r>
          </w:p>
        </w:tc>
        <w:tc>
          <w:tcPr>
            <w:tcW w:w="719" w:type="dxa"/>
            <w:vAlign w:val="bottom"/>
          </w:tcPr>
          <w:p w14:paraId="25765EE2" w14:textId="77777777" w:rsidR="00213CF9" w:rsidRPr="006E70CB" w:rsidRDefault="00213CF9" w:rsidP="006E70CB">
            <w:pPr>
              <w:jc w:val="center"/>
              <w:rPr>
                <w:sz w:val="22"/>
                <w:szCs w:val="22"/>
              </w:rPr>
            </w:pPr>
            <w:r w:rsidRPr="006E70CB">
              <w:rPr>
                <w:color w:val="000000"/>
                <w:sz w:val="22"/>
                <w:szCs w:val="22"/>
              </w:rPr>
              <w:t>2013</w:t>
            </w:r>
          </w:p>
        </w:tc>
        <w:tc>
          <w:tcPr>
            <w:tcW w:w="1403" w:type="dxa"/>
            <w:vAlign w:val="bottom"/>
          </w:tcPr>
          <w:p w14:paraId="4922B867"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54091904" w14:textId="77777777" w:rsidR="00213CF9" w:rsidRPr="006E70CB" w:rsidRDefault="00213CF9" w:rsidP="006E70CB">
            <w:pPr>
              <w:jc w:val="center"/>
              <w:rPr>
                <w:sz w:val="22"/>
                <w:szCs w:val="22"/>
              </w:rPr>
            </w:pPr>
            <w:r w:rsidRPr="006E70CB">
              <w:rPr>
                <w:color w:val="000000"/>
                <w:sz w:val="22"/>
                <w:szCs w:val="22"/>
              </w:rPr>
              <w:t>No</w:t>
            </w:r>
          </w:p>
        </w:tc>
        <w:tc>
          <w:tcPr>
            <w:tcW w:w="4667" w:type="dxa"/>
            <w:vAlign w:val="bottom"/>
          </w:tcPr>
          <w:p w14:paraId="7C1180DF" w14:textId="77777777" w:rsidR="00213CF9" w:rsidRPr="006E70CB" w:rsidRDefault="00213CF9" w:rsidP="00450F92">
            <w:pPr>
              <w:rPr>
                <w:sz w:val="22"/>
                <w:szCs w:val="22"/>
              </w:rPr>
            </w:pPr>
            <w:r w:rsidRPr="006E70CB">
              <w:rPr>
                <w:color w:val="000000"/>
                <w:sz w:val="22"/>
                <w:szCs w:val="22"/>
              </w:rPr>
              <w:t>C57BL/6/129S, bred and maintained at the University of Southern California</w:t>
            </w:r>
          </w:p>
        </w:tc>
      </w:tr>
      <w:tr w:rsidR="006E70CB" w14:paraId="464BA5C3" w14:textId="77777777" w:rsidTr="006E70CB">
        <w:tc>
          <w:tcPr>
            <w:tcW w:w="986" w:type="dxa"/>
            <w:vAlign w:val="bottom"/>
          </w:tcPr>
          <w:p w14:paraId="32F1FBA9" w14:textId="5FA145A1" w:rsidR="00213CF9" w:rsidRPr="006E70CB" w:rsidRDefault="00213CF9" w:rsidP="00213CF9">
            <w:pPr>
              <w:rPr>
                <w:sz w:val="22"/>
                <w:szCs w:val="22"/>
              </w:rPr>
            </w:pPr>
            <w:r w:rsidRPr="006E70CB">
              <w:rPr>
                <w:sz w:val="22"/>
                <w:szCs w:val="22"/>
              </w:rPr>
              <w:fldChar w:fldCharType="begin">
                <w:fldData xml:space="preserve">PEVuZE5vdGU+PENpdGU+PEF1dGhvcj5QZW5nPC9BdXRob3I+PFllYXI+MjAxMjwvWWVhcj48UmVj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</w:fldData>
              </w:fldChar>
            </w:r>
            <w:r w:rsidRPr="006E70CB">
              <w:rPr>
                <w:sz w:val="22"/>
                <w:szCs w:val="22"/>
              </w:rPr>
              <w:instrText xml:space="preserve"> ADDIN EN.CITE </w:instrText>
            </w:r>
            <w:r w:rsidRPr="006E70CB">
              <w:rPr>
                <w:sz w:val="22"/>
                <w:szCs w:val="22"/>
              </w:rPr>
              <w:fldChar w:fldCharType="begin">
                <w:fldData xml:space="preserve">PEVuZE5vdGU+PENpdGU+PEF1dGhvcj5QZW5nPC9BdXRob3I+PFllYXI+MjAxMjwvWWVhcj48UmVj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39]</w:t>
            </w:r>
            <w:r w:rsidRPr="006E70CB">
              <w:rPr>
                <w:sz w:val="22"/>
                <w:szCs w:val="22"/>
              </w:rPr>
              <w:fldChar w:fldCharType="end"/>
            </w:r>
          </w:p>
        </w:tc>
        <w:tc>
          <w:tcPr>
            <w:tcW w:w="719" w:type="dxa"/>
            <w:vAlign w:val="bottom"/>
          </w:tcPr>
          <w:p w14:paraId="0D6DE14B" w14:textId="77777777" w:rsidR="00213CF9" w:rsidRPr="006E70CB" w:rsidRDefault="00213CF9" w:rsidP="006E70CB">
            <w:pPr>
              <w:jc w:val="center"/>
              <w:rPr>
                <w:sz w:val="22"/>
                <w:szCs w:val="22"/>
              </w:rPr>
            </w:pPr>
            <w:r w:rsidRPr="006E70CB">
              <w:rPr>
                <w:color w:val="000000"/>
                <w:sz w:val="22"/>
                <w:szCs w:val="22"/>
              </w:rPr>
              <w:t>2012</w:t>
            </w:r>
          </w:p>
        </w:tc>
        <w:tc>
          <w:tcPr>
            <w:tcW w:w="1403" w:type="dxa"/>
            <w:vAlign w:val="bottom"/>
          </w:tcPr>
          <w:p w14:paraId="4B68A6E7"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08D7CFA7"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5A45E413" w14:textId="77777777" w:rsidR="00213CF9" w:rsidRPr="006E70CB" w:rsidRDefault="00213CF9" w:rsidP="00450F92">
            <w:pPr>
              <w:rPr>
                <w:sz w:val="22"/>
                <w:szCs w:val="22"/>
              </w:rPr>
            </w:pPr>
            <w:r w:rsidRPr="006E70CB">
              <w:rPr>
                <w:color w:val="000000"/>
                <w:sz w:val="22"/>
                <w:szCs w:val="22"/>
              </w:rPr>
              <w:t xml:space="preserve">bred using initial breeding pair from Dr. </w:t>
            </w:r>
            <w:proofErr w:type="spellStart"/>
            <w:r w:rsidRPr="006E70CB">
              <w:rPr>
                <w:color w:val="000000"/>
                <w:sz w:val="22"/>
                <w:szCs w:val="22"/>
              </w:rPr>
              <w:t>LaFerla</w:t>
            </w:r>
            <w:proofErr w:type="spellEnd"/>
          </w:p>
        </w:tc>
      </w:tr>
      <w:tr w:rsidR="006E70CB" w14:paraId="2082FB75" w14:textId="77777777" w:rsidTr="006E70CB">
        <w:tc>
          <w:tcPr>
            <w:tcW w:w="986" w:type="dxa"/>
            <w:vAlign w:val="bottom"/>
          </w:tcPr>
          <w:p w14:paraId="5F230327" w14:textId="5AE2215F" w:rsidR="00213CF9" w:rsidRPr="006E70CB" w:rsidRDefault="00213CF9" w:rsidP="00213CF9">
            <w:pPr>
              <w:rPr>
                <w:sz w:val="22"/>
                <w:szCs w:val="22"/>
              </w:rPr>
            </w:pPr>
            <w:r w:rsidRPr="006E70CB">
              <w:rPr>
                <w:sz w:val="22"/>
                <w:szCs w:val="22"/>
              </w:rPr>
              <w:fldChar w:fldCharType="begin">
                <w:fldData xml:space="preserve">PEVuZE5vdGU+PENpdGU+PEF1dGhvcj5SYXNvb2w8L0F1dGhvcj48WWVhcj4yMDEzPC9ZZWFyPjxS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</w:fldData>
              </w:fldChar>
            </w:r>
            <w:r w:rsidRPr="006E70CB">
              <w:rPr>
                <w:sz w:val="22"/>
                <w:szCs w:val="22"/>
              </w:rPr>
              <w:instrText xml:space="preserve"> ADDIN EN.CITE </w:instrText>
            </w:r>
            <w:r w:rsidRPr="006E70CB">
              <w:rPr>
                <w:sz w:val="22"/>
                <w:szCs w:val="22"/>
              </w:rPr>
              <w:fldChar w:fldCharType="begin">
                <w:fldData xml:space="preserve">PEVuZE5vdGU+PENpdGU+PEF1dGhvcj5SYXNvb2w8L0F1dGhvcj48WWVhcj4yMDEzPC9ZZWFyPjxS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40]</w:t>
            </w:r>
            <w:r w:rsidRPr="006E70CB">
              <w:rPr>
                <w:sz w:val="22"/>
                <w:szCs w:val="22"/>
              </w:rPr>
              <w:fldChar w:fldCharType="end"/>
            </w:r>
          </w:p>
        </w:tc>
        <w:tc>
          <w:tcPr>
            <w:tcW w:w="719" w:type="dxa"/>
            <w:vAlign w:val="bottom"/>
          </w:tcPr>
          <w:p w14:paraId="02EF0143" w14:textId="77777777" w:rsidR="00213CF9" w:rsidRPr="006E70CB" w:rsidRDefault="00213CF9" w:rsidP="006E70CB">
            <w:pPr>
              <w:jc w:val="center"/>
              <w:rPr>
                <w:sz w:val="22"/>
                <w:szCs w:val="22"/>
              </w:rPr>
            </w:pPr>
            <w:r w:rsidRPr="006E70CB">
              <w:rPr>
                <w:color w:val="000000"/>
                <w:sz w:val="22"/>
                <w:szCs w:val="22"/>
              </w:rPr>
              <w:t>2013</w:t>
            </w:r>
          </w:p>
        </w:tc>
        <w:tc>
          <w:tcPr>
            <w:tcW w:w="1403" w:type="dxa"/>
            <w:vAlign w:val="bottom"/>
          </w:tcPr>
          <w:p w14:paraId="26100C95"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50BF6E2C"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5AF267BF" w14:textId="77777777" w:rsidR="00213CF9" w:rsidRPr="006E70CB" w:rsidRDefault="00213CF9" w:rsidP="00450F92">
            <w:pPr>
              <w:rPr>
                <w:sz w:val="22"/>
                <w:szCs w:val="22"/>
              </w:rPr>
            </w:pPr>
            <w:r w:rsidRPr="006E70CB">
              <w:rPr>
                <w:color w:val="000000"/>
                <w:sz w:val="22"/>
                <w:szCs w:val="22"/>
              </w:rPr>
              <w:t>not stated</w:t>
            </w:r>
          </w:p>
        </w:tc>
      </w:tr>
      <w:tr w:rsidR="006E70CB" w14:paraId="3BB49279" w14:textId="77777777" w:rsidTr="006E70CB">
        <w:tc>
          <w:tcPr>
            <w:tcW w:w="986" w:type="dxa"/>
            <w:vAlign w:val="bottom"/>
          </w:tcPr>
          <w:p w14:paraId="5BF56EA6" w14:textId="0F7DC5D7" w:rsidR="00213CF9" w:rsidRPr="006E70CB" w:rsidRDefault="00213CF9" w:rsidP="00213CF9">
            <w:pPr>
              <w:rPr>
                <w:sz w:val="22"/>
                <w:szCs w:val="22"/>
              </w:rPr>
            </w:pPr>
            <w:r w:rsidRPr="006E70CB">
              <w:rPr>
                <w:sz w:val="22"/>
                <w:szCs w:val="22"/>
              </w:rPr>
              <w:fldChar w:fldCharType="begin">
                <w:fldData xml:space="preserve">PEVuZE5vdGU+PENpdGU+PEF1dGhvcj5SYXNvb2w8L0F1dGhvcj48WWVhcj4yMDEzPC9ZZWFyPjxS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SYXNvb2w8L0F1dGhvcj48WWVhcj4yMDEzPC9ZZWFyPjxS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41]</w:t>
            </w:r>
            <w:r w:rsidRPr="006E70CB">
              <w:rPr>
                <w:sz w:val="22"/>
                <w:szCs w:val="22"/>
              </w:rPr>
              <w:fldChar w:fldCharType="end"/>
            </w:r>
          </w:p>
        </w:tc>
        <w:tc>
          <w:tcPr>
            <w:tcW w:w="719" w:type="dxa"/>
            <w:vAlign w:val="bottom"/>
          </w:tcPr>
          <w:p w14:paraId="0D401F98" w14:textId="77777777" w:rsidR="00213CF9" w:rsidRPr="006E70CB" w:rsidRDefault="00213CF9" w:rsidP="006E70CB">
            <w:pPr>
              <w:jc w:val="center"/>
              <w:rPr>
                <w:sz w:val="22"/>
                <w:szCs w:val="22"/>
              </w:rPr>
            </w:pPr>
            <w:r w:rsidRPr="006E70CB">
              <w:rPr>
                <w:color w:val="000000"/>
                <w:sz w:val="22"/>
                <w:szCs w:val="22"/>
              </w:rPr>
              <w:t>2013</w:t>
            </w:r>
          </w:p>
        </w:tc>
        <w:tc>
          <w:tcPr>
            <w:tcW w:w="1403" w:type="dxa"/>
            <w:vAlign w:val="bottom"/>
          </w:tcPr>
          <w:p w14:paraId="7008C496"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1B6A9B71"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63D9F5B8" w14:textId="77777777" w:rsidR="00213CF9" w:rsidRPr="006E70CB" w:rsidRDefault="00213CF9" w:rsidP="00450F92">
            <w:pPr>
              <w:rPr>
                <w:sz w:val="22"/>
                <w:szCs w:val="22"/>
              </w:rPr>
            </w:pPr>
            <w:r w:rsidRPr="006E70CB">
              <w:rPr>
                <w:color w:val="000000"/>
                <w:sz w:val="22"/>
                <w:szCs w:val="22"/>
              </w:rPr>
              <w:t xml:space="preserve">129/C57BL/6, gift from Dr. </w:t>
            </w:r>
            <w:proofErr w:type="spellStart"/>
            <w:r w:rsidRPr="006E70CB">
              <w:rPr>
                <w:color w:val="000000"/>
                <w:sz w:val="22"/>
                <w:szCs w:val="22"/>
              </w:rPr>
              <w:t>Laferla</w:t>
            </w:r>
            <w:proofErr w:type="spellEnd"/>
          </w:p>
        </w:tc>
      </w:tr>
      <w:tr w:rsidR="006E70CB" w14:paraId="4326D701" w14:textId="77777777" w:rsidTr="006E70CB">
        <w:tc>
          <w:tcPr>
            <w:tcW w:w="986" w:type="dxa"/>
            <w:vAlign w:val="bottom"/>
          </w:tcPr>
          <w:p w14:paraId="196404C0" w14:textId="562AEE7D" w:rsidR="00213CF9" w:rsidRPr="006E70CB" w:rsidRDefault="00213CF9" w:rsidP="00213CF9">
            <w:pPr>
              <w:rPr>
                <w:sz w:val="22"/>
                <w:szCs w:val="22"/>
              </w:rPr>
            </w:pPr>
            <w:r w:rsidRPr="006E70CB">
              <w:rPr>
                <w:sz w:val="22"/>
                <w:szCs w:val="22"/>
              </w:rPr>
              <w:fldChar w:fldCharType="begin">
                <w:fldData xml:space="preserve">PEVuZE5vdGU+PENpdGU+PEF1dGhvcj5SYXRpYTwvQXV0aG9yPjxZZWFyPjIwMTM8L1llYXI+PFJl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</w:fldData>
              </w:fldChar>
            </w:r>
            <w:r w:rsidRPr="006E70CB">
              <w:rPr>
                <w:sz w:val="22"/>
                <w:szCs w:val="22"/>
              </w:rPr>
              <w:instrText xml:space="preserve"> ADDIN EN.CITE </w:instrText>
            </w:r>
            <w:r w:rsidRPr="006E70CB">
              <w:rPr>
                <w:sz w:val="22"/>
                <w:szCs w:val="22"/>
              </w:rPr>
              <w:fldChar w:fldCharType="begin">
                <w:fldData xml:space="preserve">PEVuZE5vdGU+PENpdGU+PEF1dGhvcj5SYXRpYTwvQXV0aG9yPjxZZWFyPjIwMTM8L1llYXI+PFJl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42]</w:t>
            </w:r>
            <w:r w:rsidRPr="006E70CB">
              <w:rPr>
                <w:sz w:val="22"/>
                <w:szCs w:val="22"/>
              </w:rPr>
              <w:fldChar w:fldCharType="end"/>
            </w:r>
          </w:p>
        </w:tc>
        <w:tc>
          <w:tcPr>
            <w:tcW w:w="719" w:type="dxa"/>
            <w:vAlign w:val="bottom"/>
          </w:tcPr>
          <w:p w14:paraId="64FEEB93" w14:textId="77777777" w:rsidR="00213CF9" w:rsidRPr="006E70CB" w:rsidRDefault="00213CF9" w:rsidP="006E70CB">
            <w:pPr>
              <w:jc w:val="center"/>
              <w:rPr>
                <w:sz w:val="22"/>
                <w:szCs w:val="22"/>
              </w:rPr>
            </w:pPr>
            <w:r w:rsidRPr="006E70CB">
              <w:rPr>
                <w:color w:val="000000"/>
                <w:sz w:val="22"/>
                <w:szCs w:val="22"/>
              </w:rPr>
              <w:t>2013</w:t>
            </w:r>
          </w:p>
        </w:tc>
        <w:tc>
          <w:tcPr>
            <w:tcW w:w="1403" w:type="dxa"/>
            <w:vAlign w:val="bottom"/>
          </w:tcPr>
          <w:p w14:paraId="22A055BF"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7C065713"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1A477A2D" w14:textId="77777777" w:rsidR="00213CF9" w:rsidRPr="006E70CB" w:rsidRDefault="00213CF9" w:rsidP="00450F92">
            <w:pPr>
              <w:rPr>
                <w:sz w:val="22"/>
                <w:szCs w:val="22"/>
              </w:rPr>
            </w:pPr>
            <w:r w:rsidRPr="006E70CB">
              <w:rPr>
                <w:color w:val="000000"/>
                <w:sz w:val="22"/>
                <w:szCs w:val="22"/>
              </w:rPr>
              <w:t>not stated</w:t>
            </w:r>
          </w:p>
        </w:tc>
      </w:tr>
      <w:tr w:rsidR="006E70CB" w14:paraId="16B94708" w14:textId="77777777" w:rsidTr="006E70CB">
        <w:tc>
          <w:tcPr>
            <w:tcW w:w="986" w:type="dxa"/>
            <w:vAlign w:val="bottom"/>
          </w:tcPr>
          <w:p w14:paraId="44132638" w14:textId="2D83FBE1" w:rsidR="00213CF9" w:rsidRPr="006E70CB" w:rsidRDefault="00213CF9" w:rsidP="00213CF9">
            <w:pPr>
              <w:rPr>
                <w:sz w:val="22"/>
                <w:szCs w:val="22"/>
              </w:rPr>
            </w:pPr>
            <w:r w:rsidRPr="006E70CB">
              <w:rPr>
                <w:sz w:val="22"/>
                <w:szCs w:val="22"/>
              </w:rPr>
              <w:fldChar w:fldCharType="begin">
                <w:fldData xml:space="preserve">PEVuZE5vdGU+PENpdGU+PEF1dGhvcj5SZXZpbGxhPC9BdXRob3I+PFllYXI+MjAxNDwvWWVhcj48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</w:fldData>
              </w:fldChar>
            </w:r>
            <w:r w:rsidRPr="006E70CB">
              <w:rPr>
                <w:sz w:val="22"/>
                <w:szCs w:val="22"/>
              </w:rPr>
              <w:instrText xml:space="preserve"> ADDIN EN.CITE </w:instrText>
            </w:r>
            <w:r w:rsidRPr="006E70CB">
              <w:rPr>
                <w:sz w:val="22"/>
                <w:szCs w:val="22"/>
              </w:rPr>
              <w:fldChar w:fldCharType="begin">
                <w:fldData xml:space="preserve">PEVuZE5vdGU+PENpdGU+PEF1dGhvcj5SZXZpbGxhPC9BdXRob3I+PFllYXI+MjAxNDwvWWVhcj48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43]</w:t>
            </w:r>
            <w:r w:rsidRPr="006E70CB">
              <w:rPr>
                <w:sz w:val="22"/>
                <w:szCs w:val="22"/>
              </w:rPr>
              <w:fldChar w:fldCharType="end"/>
            </w:r>
          </w:p>
        </w:tc>
        <w:tc>
          <w:tcPr>
            <w:tcW w:w="719" w:type="dxa"/>
            <w:vAlign w:val="bottom"/>
          </w:tcPr>
          <w:p w14:paraId="06251AA2" w14:textId="77777777" w:rsidR="00213CF9" w:rsidRPr="006E70CB" w:rsidRDefault="00213CF9" w:rsidP="006E70CB">
            <w:pPr>
              <w:jc w:val="center"/>
              <w:rPr>
                <w:sz w:val="22"/>
                <w:szCs w:val="22"/>
              </w:rPr>
            </w:pPr>
            <w:r w:rsidRPr="006E70CB">
              <w:rPr>
                <w:color w:val="000000"/>
                <w:sz w:val="22"/>
                <w:szCs w:val="22"/>
              </w:rPr>
              <w:t>2014</w:t>
            </w:r>
          </w:p>
        </w:tc>
        <w:tc>
          <w:tcPr>
            <w:tcW w:w="1403" w:type="dxa"/>
            <w:vAlign w:val="bottom"/>
          </w:tcPr>
          <w:p w14:paraId="587B716C"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12BB1B65"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2F16BF65" w14:textId="77777777" w:rsidR="00213CF9" w:rsidRPr="006E70CB" w:rsidRDefault="00213CF9" w:rsidP="00450F92">
            <w:pPr>
              <w:rPr>
                <w:sz w:val="22"/>
                <w:szCs w:val="22"/>
              </w:rPr>
            </w:pPr>
            <w:r w:rsidRPr="006E70CB">
              <w:rPr>
                <w:color w:val="000000"/>
                <w:sz w:val="22"/>
                <w:szCs w:val="22"/>
              </w:rPr>
              <w:t>not stated</w:t>
            </w:r>
          </w:p>
        </w:tc>
      </w:tr>
      <w:tr w:rsidR="006E70CB" w14:paraId="1851E5EC" w14:textId="77777777" w:rsidTr="006E70CB">
        <w:tc>
          <w:tcPr>
            <w:tcW w:w="986" w:type="dxa"/>
            <w:vAlign w:val="bottom"/>
          </w:tcPr>
          <w:p w14:paraId="5CE6C05E" w14:textId="0BE0EC69" w:rsidR="00213CF9" w:rsidRPr="006E70CB" w:rsidRDefault="00213CF9" w:rsidP="00213CF9">
            <w:pPr>
              <w:rPr>
                <w:sz w:val="22"/>
                <w:szCs w:val="22"/>
              </w:rPr>
            </w:pPr>
            <w:r w:rsidRPr="006E70CB">
              <w:rPr>
                <w:sz w:val="22"/>
                <w:szCs w:val="22"/>
              </w:rPr>
              <w:fldChar w:fldCharType="begin">
                <w:fldData xml:space="preserve">PEVuZE5vdGU+PENpdGU+PEF1dGhvcj5TYWJvZ2FsLUd1YXF1ZXRhPC9BdXRob3I+PFllYXI+MjAx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</w:fldData>
              </w:fldChar>
            </w:r>
            <w:r w:rsidRPr="006E70CB">
              <w:rPr>
                <w:sz w:val="22"/>
                <w:szCs w:val="22"/>
              </w:rPr>
              <w:instrText xml:space="preserve"> ADDIN EN.CITE </w:instrText>
            </w:r>
            <w:r w:rsidRPr="006E70CB">
              <w:rPr>
                <w:sz w:val="22"/>
                <w:szCs w:val="22"/>
              </w:rPr>
              <w:fldChar w:fldCharType="begin">
                <w:fldData xml:space="preserve">PEVuZE5vdGU+PENpdGU+PEF1dGhvcj5TYWJvZ2FsLUd1YXF1ZXRhPC9BdXRob3I+PFllYXI+MjAx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44]</w:t>
            </w:r>
            <w:r w:rsidRPr="006E70CB">
              <w:rPr>
                <w:sz w:val="22"/>
                <w:szCs w:val="22"/>
              </w:rPr>
              <w:fldChar w:fldCharType="end"/>
            </w:r>
          </w:p>
        </w:tc>
        <w:tc>
          <w:tcPr>
            <w:tcW w:w="719" w:type="dxa"/>
            <w:vAlign w:val="bottom"/>
          </w:tcPr>
          <w:p w14:paraId="010BE6F5" w14:textId="77777777" w:rsidR="00213CF9" w:rsidRPr="006E70CB" w:rsidRDefault="00213CF9" w:rsidP="006E70CB">
            <w:pPr>
              <w:jc w:val="center"/>
              <w:rPr>
                <w:sz w:val="22"/>
                <w:szCs w:val="22"/>
              </w:rPr>
            </w:pPr>
            <w:r w:rsidRPr="006E70CB">
              <w:rPr>
                <w:color w:val="000000"/>
                <w:sz w:val="22"/>
                <w:szCs w:val="22"/>
              </w:rPr>
              <w:t>2015</w:t>
            </w:r>
          </w:p>
        </w:tc>
        <w:tc>
          <w:tcPr>
            <w:tcW w:w="1403" w:type="dxa"/>
            <w:vAlign w:val="bottom"/>
          </w:tcPr>
          <w:p w14:paraId="40A7EB11"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04F1CF83"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4BB2757C" w14:textId="2F9D502A" w:rsidR="00213CF9" w:rsidRPr="006E70CB" w:rsidRDefault="00213CF9" w:rsidP="00E22127">
            <w:pPr>
              <w:rPr>
                <w:sz w:val="22"/>
                <w:szCs w:val="22"/>
              </w:rPr>
            </w:pPr>
            <w:r w:rsidRPr="006E70CB">
              <w:rPr>
                <w:color w:val="000000"/>
                <w:sz w:val="22"/>
                <w:szCs w:val="22"/>
              </w:rPr>
              <w:t xml:space="preserve">homozygous 3xTg,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p>
        </w:tc>
      </w:tr>
      <w:tr w:rsidR="006E70CB" w14:paraId="4B97E509" w14:textId="77777777" w:rsidTr="006E70CB">
        <w:tc>
          <w:tcPr>
            <w:tcW w:w="986" w:type="dxa"/>
            <w:vAlign w:val="bottom"/>
          </w:tcPr>
          <w:p w14:paraId="18EE5A57" w14:textId="3BF92CD2" w:rsidR="00213CF9" w:rsidRPr="006E70CB" w:rsidRDefault="00213CF9" w:rsidP="00213CF9">
            <w:pPr>
              <w:rPr>
                <w:sz w:val="22"/>
                <w:szCs w:val="22"/>
              </w:rPr>
            </w:pPr>
            <w:r w:rsidRPr="006E70CB">
              <w:rPr>
                <w:sz w:val="22"/>
                <w:szCs w:val="22"/>
              </w:rPr>
              <w:fldChar w:fldCharType="begin">
                <w:fldData xml:space="preserve">PEVuZE5vdGU+PENpdGU+PEF1dGhvcj5TYWJvZ2FsLUd1YXF1ZXRhPC9BdXRob3I+PFllYXI+MjAx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</w:fldData>
              </w:fldChar>
            </w:r>
            <w:r w:rsidRPr="006E70CB">
              <w:rPr>
                <w:sz w:val="22"/>
                <w:szCs w:val="22"/>
              </w:rPr>
              <w:instrText xml:space="preserve"> ADDIN EN.CITE </w:instrText>
            </w:r>
            <w:r w:rsidRPr="006E70CB">
              <w:rPr>
                <w:sz w:val="22"/>
                <w:szCs w:val="22"/>
              </w:rPr>
              <w:fldChar w:fldCharType="begin">
                <w:fldData xml:space="preserve">PEVuZE5vdGU+PENpdGU+PEF1dGhvcj5TYWJvZ2FsLUd1YXF1ZXRhPC9BdXRob3I+PFllYXI+MjAx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45]</w:t>
            </w:r>
            <w:r w:rsidRPr="006E70CB">
              <w:rPr>
                <w:sz w:val="22"/>
                <w:szCs w:val="22"/>
              </w:rPr>
              <w:fldChar w:fldCharType="end"/>
            </w:r>
          </w:p>
        </w:tc>
        <w:tc>
          <w:tcPr>
            <w:tcW w:w="719" w:type="dxa"/>
            <w:vAlign w:val="bottom"/>
          </w:tcPr>
          <w:p w14:paraId="78A39810" w14:textId="77777777" w:rsidR="00213CF9" w:rsidRPr="006E70CB" w:rsidRDefault="00213CF9" w:rsidP="006E70CB">
            <w:pPr>
              <w:jc w:val="center"/>
              <w:rPr>
                <w:sz w:val="22"/>
                <w:szCs w:val="22"/>
              </w:rPr>
            </w:pPr>
            <w:r w:rsidRPr="006E70CB">
              <w:rPr>
                <w:color w:val="000000"/>
                <w:sz w:val="22"/>
                <w:szCs w:val="22"/>
              </w:rPr>
              <w:t>2016</w:t>
            </w:r>
          </w:p>
        </w:tc>
        <w:tc>
          <w:tcPr>
            <w:tcW w:w="1403" w:type="dxa"/>
            <w:vAlign w:val="bottom"/>
          </w:tcPr>
          <w:p w14:paraId="370D97F2"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1F8AFBC1"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31E8D09D" w14:textId="0FE099FE" w:rsidR="00213CF9" w:rsidRPr="006E70CB" w:rsidRDefault="00213CF9" w:rsidP="002F2268">
            <w:pPr>
              <w:rPr>
                <w:sz w:val="22"/>
                <w:szCs w:val="22"/>
              </w:rPr>
            </w:pPr>
            <w:r w:rsidRPr="006E70CB">
              <w:rPr>
                <w:color w:val="000000"/>
                <w:sz w:val="22"/>
                <w:szCs w:val="22"/>
              </w:rPr>
              <w:t xml:space="preserve">homozygous 3xTg, </w:t>
            </w:r>
          </w:p>
        </w:tc>
      </w:tr>
      <w:tr w:rsidR="006E70CB" w14:paraId="6D0F55EE" w14:textId="77777777" w:rsidTr="006E70CB">
        <w:tc>
          <w:tcPr>
            <w:tcW w:w="986" w:type="dxa"/>
            <w:vAlign w:val="bottom"/>
          </w:tcPr>
          <w:p w14:paraId="1D3A677C" w14:textId="02D7025E" w:rsidR="00213CF9" w:rsidRPr="006E70CB" w:rsidRDefault="00213CF9" w:rsidP="00213CF9">
            <w:pPr>
              <w:rPr>
                <w:sz w:val="22"/>
                <w:szCs w:val="22"/>
              </w:rPr>
            </w:pPr>
            <w:r w:rsidRPr="006E70CB">
              <w:rPr>
                <w:sz w:val="22"/>
                <w:szCs w:val="22"/>
              </w:rPr>
              <w:fldChar w:fldCharType="begin">
                <w:fldData xml:space="preserve">PEVuZE5vdGU+PENpdGU+PEF1dGhvcj5TYW5kb3ZhbC1IZXJuYW5kZXo8L0F1dGhvcj48WWVhcj4y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DU0Njc8L3BhZ2VzPjx2b2x1bWU+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</w:fldData>
              </w:fldChar>
            </w:r>
            <w:r w:rsidRPr="006E70CB">
              <w:rPr>
                <w:sz w:val="22"/>
                <w:szCs w:val="22"/>
              </w:rPr>
              <w:instrText xml:space="preserve"> ADDIN EN.CITE </w:instrText>
            </w:r>
            <w:r w:rsidRPr="006E70CB">
              <w:rPr>
                <w:sz w:val="22"/>
                <w:szCs w:val="22"/>
              </w:rPr>
              <w:fldChar w:fldCharType="begin">
                <w:fldData xml:space="preserve">PEVuZE5vdGU+PENpdGU+PEF1dGhvcj5TYW5kb3ZhbC1IZXJuYW5kZXo8L0F1dGhvcj48WWVhcj4y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DU0Njc8L3BhZ2VzPjx2b2x1bWU+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46]</w:t>
            </w:r>
            <w:r w:rsidRPr="006E70CB">
              <w:rPr>
                <w:sz w:val="22"/>
                <w:szCs w:val="22"/>
              </w:rPr>
              <w:fldChar w:fldCharType="end"/>
            </w:r>
          </w:p>
        </w:tc>
        <w:tc>
          <w:tcPr>
            <w:tcW w:w="719" w:type="dxa"/>
            <w:vAlign w:val="bottom"/>
          </w:tcPr>
          <w:p w14:paraId="03DA6FF1" w14:textId="77777777" w:rsidR="00213CF9" w:rsidRPr="006E70CB" w:rsidRDefault="00213CF9" w:rsidP="006E70CB">
            <w:pPr>
              <w:jc w:val="center"/>
              <w:rPr>
                <w:sz w:val="22"/>
                <w:szCs w:val="22"/>
              </w:rPr>
            </w:pPr>
            <w:r w:rsidRPr="006E70CB">
              <w:rPr>
                <w:color w:val="000000"/>
                <w:sz w:val="22"/>
                <w:szCs w:val="22"/>
              </w:rPr>
              <w:t>2015</w:t>
            </w:r>
          </w:p>
        </w:tc>
        <w:tc>
          <w:tcPr>
            <w:tcW w:w="1403" w:type="dxa"/>
            <w:vAlign w:val="bottom"/>
          </w:tcPr>
          <w:p w14:paraId="6E052945"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570D2929"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2EF0F5B8" w14:textId="6A74352B" w:rsidR="00213CF9" w:rsidRPr="006E70CB" w:rsidRDefault="00213CF9" w:rsidP="00E22127">
            <w:pPr>
              <w:rPr>
                <w:sz w:val="22"/>
                <w:szCs w:val="22"/>
              </w:rPr>
            </w:pPr>
            <w:r w:rsidRPr="006E70CB">
              <w:rPr>
                <w:color w:val="000000"/>
                <w:sz w:val="22"/>
                <w:szCs w:val="22"/>
              </w:rPr>
              <w:t xml:space="preserve">unidentified, cite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p>
        </w:tc>
      </w:tr>
      <w:tr w:rsidR="006E70CB" w14:paraId="1BF362ED" w14:textId="77777777" w:rsidTr="006E70CB">
        <w:tc>
          <w:tcPr>
            <w:tcW w:w="986" w:type="dxa"/>
            <w:vAlign w:val="bottom"/>
          </w:tcPr>
          <w:p w14:paraId="00606D3F" w14:textId="43575A3F" w:rsidR="00213CF9" w:rsidRPr="006E70CB" w:rsidRDefault="00213CF9" w:rsidP="00213CF9">
            <w:pPr>
              <w:rPr>
                <w:sz w:val="22"/>
                <w:szCs w:val="22"/>
              </w:rPr>
            </w:pPr>
            <w:r w:rsidRPr="006E70CB">
              <w:rPr>
                <w:sz w:val="22"/>
                <w:szCs w:val="22"/>
              </w:rPr>
              <w:fldChar w:fldCharType="begin">
                <w:fldData xml:space="preserve">PEVuZE5vdGU+PENpdGU+PEF1dGhvcj5TYW5kb3ZhbC1IZXJuYW5kZXo8L0F1dGhvcj48WWVhcj4y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</w:fldData>
              </w:fldChar>
            </w:r>
            <w:r w:rsidRPr="006E70CB">
              <w:rPr>
                <w:sz w:val="22"/>
                <w:szCs w:val="22"/>
              </w:rPr>
              <w:instrText xml:space="preserve"> ADDIN EN.CITE </w:instrText>
            </w:r>
            <w:r w:rsidRPr="006E70CB">
              <w:rPr>
                <w:sz w:val="22"/>
                <w:szCs w:val="22"/>
              </w:rPr>
              <w:fldChar w:fldCharType="begin">
                <w:fldData xml:space="preserve">PEVuZE5vdGU+PENpdGU+PEF1dGhvcj5TYW5kb3ZhbC1IZXJuYW5kZXo8L0F1dGhvcj48WWVhcj4y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47]</w:t>
            </w:r>
            <w:r w:rsidRPr="006E70CB">
              <w:rPr>
                <w:sz w:val="22"/>
                <w:szCs w:val="22"/>
              </w:rPr>
              <w:fldChar w:fldCharType="end"/>
            </w:r>
          </w:p>
        </w:tc>
        <w:tc>
          <w:tcPr>
            <w:tcW w:w="719" w:type="dxa"/>
            <w:vAlign w:val="bottom"/>
          </w:tcPr>
          <w:p w14:paraId="0AEBA79E" w14:textId="77777777" w:rsidR="00213CF9" w:rsidRPr="006E70CB" w:rsidRDefault="00213CF9" w:rsidP="006E70CB">
            <w:pPr>
              <w:jc w:val="center"/>
              <w:rPr>
                <w:sz w:val="22"/>
                <w:szCs w:val="22"/>
              </w:rPr>
            </w:pPr>
            <w:r w:rsidRPr="006E70CB">
              <w:rPr>
                <w:color w:val="000000"/>
                <w:sz w:val="22"/>
                <w:szCs w:val="22"/>
              </w:rPr>
              <w:t>2016</w:t>
            </w:r>
          </w:p>
        </w:tc>
        <w:tc>
          <w:tcPr>
            <w:tcW w:w="1403" w:type="dxa"/>
            <w:vAlign w:val="bottom"/>
          </w:tcPr>
          <w:p w14:paraId="0D8A0BDC"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03F5AA15"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028AA548" w14:textId="78CB934F" w:rsidR="00213CF9" w:rsidRPr="006E70CB" w:rsidRDefault="00213CF9" w:rsidP="00E22127">
            <w:pPr>
              <w:rPr>
                <w:sz w:val="22"/>
                <w:szCs w:val="22"/>
              </w:rPr>
            </w:pPr>
            <w:r w:rsidRPr="006E70CB">
              <w:rPr>
                <w:color w:val="000000"/>
                <w:sz w:val="22"/>
                <w:szCs w:val="22"/>
              </w:rPr>
              <w:t xml:space="preserve">unidentified, cite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p>
        </w:tc>
      </w:tr>
      <w:tr w:rsidR="006E70CB" w14:paraId="53F33354" w14:textId="77777777" w:rsidTr="006E70CB">
        <w:tc>
          <w:tcPr>
            <w:tcW w:w="986" w:type="dxa"/>
            <w:vAlign w:val="bottom"/>
          </w:tcPr>
          <w:p w14:paraId="6326EABB" w14:textId="1A66B44A" w:rsidR="00213CF9" w:rsidRPr="006E70CB" w:rsidRDefault="00213CF9" w:rsidP="00213CF9">
            <w:pPr>
              <w:rPr>
                <w:sz w:val="22"/>
                <w:szCs w:val="22"/>
              </w:rPr>
            </w:pPr>
            <w:r w:rsidRPr="006E70CB">
              <w:rPr>
                <w:sz w:val="22"/>
                <w:szCs w:val="22"/>
              </w:rPr>
              <w:fldChar w:fldCharType="begin">
                <w:fldData xml:space="preserve">PEVuZE5vdGU+PENpdGU+PEF1dGhvcj5TYW5kb3ZhbC1IZXJuYW5kZXo8L0F1dGhvcj48WWVhcj4y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</w:fldData>
              </w:fldChar>
            </w:r>
            <w:r w:rsidRPr="006E70CB">
              <w:rPr>
                <w:sz w:val="22"/>
                <w:szCs w:val="22"/>
              </w:rPr>
              <w:instrText xml:space="preserve"> ADDIN EN.CITE </w:instrText>
            </w:r>
            <w:r w:rsidRPr="006E70CB">
              <w:rPr>
                <w:sz w:val="22"/>
                <w:szCs w:val="22"/>
              </w:rPr>
              <w:fldChar w:fldCharType="begin">
                <w:fldData xml:space="preserve">PEVuZE5vdGU+PENpdGU+PEF1dGhvcj5TYW5kb3ZhbC1IZXJuYW5kZXo8L0F1dGhvcj48WWVhcj4y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47]</w:t>
            </w:r>
            <w:r w:rsidRPr="006E70CB">
              <w:rPr>
                <w:sz w:val="22"/>
                <w:szCs w:val="22"/>
              </w:rPr>
              <w:fldChar w:fldCharType="end"/>
            </w:r>
          </w:p>
        </w:tc>
        <w:tc>
          <w:tcPr>
            <w:tcW w:w="719" w:type="dxa"/>
            <w:vAlign w:val="bottom"/>
          </w:tcPr>
          <w:p w14:paraId="3800C160" w14:textId="77777777" w:rsidR="00213CF9" w:rsidRPr="006E70CB" w:rsidRDefault="00213CF9" w:rsidP="006E70CB">
            <w:pPr>
              <w:jc w:val="center"/>
              <w:rPr>
                <w:sz w:val="22"/>
                <w:szCs w:val="22"/>
              </w:rPr>
            </w:pPr>
            <w:r w:rsidRPr="006E70CB">
              <w:rPr>
                <w:color w:val="000000"/>
                <w:sz w:val="22"/>
                <w:szCs w:val="22"/>
              </w:rPr>
              <w:t>2014</w:t>
            </w:r>
          </w:p>
        </w:tc>
        <w:tc>
          <w:tcPr>
            <w:tcW w:w="1403" w:type="dxa"/>
            <w:vAlign w:val="bottom"/>
          </w:tcPr>
          <w:p w14:paraId="10074D94"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0337E81B"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12D01646" w14:textId="77777777" w:rsidR="00213CF9" w:rsidRPr="006E70CB" w:rsidRDefault="00213CF9" w:rsidP="00450F92">
            <w:pPr>
              <w:rPr>
                <w:sz w:val="22"/>
                <w:szCs w:val="22"/>
              </w:rPr>
            </w:pPr>
            <w:r w:rsidRPr="006E70CB">
              <w:rPr>
                <w:color w:val="000000"/>
                <w:sz w:val="22"/>
                <w:szCs w:val="22"/>
              </w:rPr>
              <w:t xml:space="preserve">generated by dr. Frank </w:t>
            </w:r>
            <w:proofErr w:type="spellStart"/>
            <w:r w:rsidRPr="006E70CB">
              <w:rPr>
                <w:color w:val="000000"/>
                <w:sz w:val="22"/>
                <w:szCs w:val="22"/>
              </w:rPr>
              <w:t>LaFerla</w:t>
            </w:r>
            <w:proofErr w:type="spellEnd"/>
          </w:p>
        </w:tc>
      </w:tr>
      <w:tr w:rsidR="006E70CB" w14:paraId="4C952477" w14:textId="77777777" w:rsidTr="006E70CB">
        <w:tc>
          <w:tcPr>
            <w:tcW w:w="986" w:type="dxa"/>
            <w:vAlign w:val="bottom"/>
          </w:tcPr>
          <w:p w14:paraId="3404FB54" w14:textId="3F45945F" w:rsidR="00213CF9" w:rsidRPr="006E70CB" w:rsidRDefault="00213CF9" w:rsidP="00213CF9">
            <w:pPr>
              <w:rPr>
                <w:sz w:val="22"/>
                <w:szCs w:val="22"/>
              </w:rPr>
            </w:pPr>
            <w:r w:rsidRPr="006E70CB">
              <w:rPr>
                <w:sz w:val="22"/>
                <w:szCs w:val="22"/>
              </w:rPr>
              <w:fldChar w:fldCharType="begin">
                <w:fldData xml:space="preserve">PEVuZE5vdGU+PENpdGU+PEF1dGhvcj5TdW5nPC9BdXRob3I+PFllYXI+MjAxMzwvWWVhcj48UmVj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</w:fldData>
              </w:fldChar>
            </w:r>
            <w:r w:rsidRPr="006E70CB">
              <w:rPr>
                <w:sz w:val="22"/>
                <w:szCs w:val="22"/>
              </w:rPr>
              <w:instrText xml:space="preserve"> ADDIN EN.CITE </w:instrText>
            </w:r>
            <w:r w:rsidRPr="006E70CB">
              <w:rPr>
                <w:sz w:val="22"/>
                <w:szCs w:val="22"/>
              </w:rPr>
              <w:fldChar w:fldCharType="begin">
                <w:fldData xml:space="preserve">PEVuZE5vdGU+PENpdGU+PEF1dGhvcj5TdW5nPC9BdXRob3I+PFllYXI+MjAxMzwvWWVhcj48UmVj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48]</w:t>
            </w:r>
            <w:r w:rsidRPr="006E70CB">
              <w:rPr>
                <w:sz w:val="22"/>
                <w:szCs w:val="22"/>
              </w:rPr>
              <w:fldChar w:fldCharType="end"/>
            </w:r>
          </w:p>
        </w:tc>
        <w:tc>
          <w:tcPr>
            <w:tcW w:w="719" w:type="dxa"/>
            <w:vAlign w:val="bottom"/>
          </w:tcPr>
          <w:p w14:paraId="00D1DE88" w14:textId="77777777" w:rsidR="00213CF9" w:rsidRPr="006E70CB" w:rsidRDefault="00213CF9" w:rsidP="006E70CB">
            <w:pPr>
              <w:jc w:val="center"/>
              <w:rPr>
                <w:sz w:val="22"/>
                <w:szCs w:val="22"/>
              </w:rPr>
            </w:pPr>
            <w:r w:rsidRPr="006E70CB">
              <w:rPr>
                <w:color w:val="000000"/>
                <w:sz w:val="22"/>
                <w:szCs w:val="22"/>
              </w:rPr>
              <w:t>2013</w:t>
            </w:r>
          </w:p>
        </w:tc>
        <w:tc>
          <w:tcPr>
            <w:tcW w:w="1403" w:type="dxa"/>
            <w:vAlign w:val="bottom"/>
          </w:tcPr>
          <w:p w14:paraId="0E52C321"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1814738D"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63A1ADCB" w14:textId="7543D013" w:rsidR="00213CF9" w:rsidRPr="006E70CB" w:rsidRDefault="00213CF9" w:rsidP="00E22127">
            <w:pPr>
              <w:rPr>
                <w:sz w:val="22"/>
                <w:szCs w:val="22"/>
              </w:rPr>
            </w:pPr>
            <w:r w:rsidRPr="006E70CB">
              <w:rPr>
                <w:color w:val="000000"/>
                <w:sz w:val="22"/>
                <w:szCs w:val="22"/>
              </w:rPr>
              <w:t xml:space="preserve">originally generated by </w: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 </w:instrText>
            </w:r>
            <w:r w:rsidRPr="006E70CB">
              <w:rPr>
                <w:sz w:val="22"/>
                <w:szCs w:val="22"/>
              </w:rPr>
              <w:fldChar w:fldCharType="begin">
                <w:fldData xml:space="preserve">PEVuZE5vdGU+PENpdGU+PEF1dGhvcj5PZGRvPC9BdXRob3I+PFllYXI+MjAwMzwvWWVhcj48UmVj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1, 2]</w:t>
            </w:r>
            <w:r w:rsidRPr="006E70CB">
              <w:rPr>
                <w:sz w:val="22"/>
                <w:szCs w:val="22"/>
              </w:rPr>
              <w:fldChar w:fldCharType="end"/>
            </w:r>
          </w:p>
        </w:tc>
      </w:tr>
      <w:tr w:rsidR="006E70CB" w14:paraId="7E602018" w14:textId="77777777" w:rsidTr="006E70CB">
        <w:trPr>
          <w:trHeight w:val="305"/>
        </w:trPr>
        <w:tc>
          <w:tcPr>
            <w:tcW w:w="986" w:type="dxa"/>
            <w:vAlign w:val="bottom"/>
          </w:tcPr>
          <w:p w14:paraId="10A4D7FA" w14:textId="688CD09A" w:rsidR="00213CF9" w:rsidRPr="006E70CB" w:rsidRDefault="00213CF9" w:rsidP="00213CF9">
            <w:pPr>
              <w:rPr>
                <w:sz w:val="22"/>
                <w:szCs w:val="22"/>
              </w:rPr>
            </w:pPr>
            <w:r w:rsidRPr="006E70CB">
              <w:rPr>
                <w:sz w:val="22"/>
                <w:szCs w:val="22"/>
              </w:rPr>
              <w:fldChar w:fldCharType="begin">
                <w:fldData xml:space="preserve">PEVuZE5vdGU+PENpdGU+PEF1dGhvcj5TeTwvQXV0aG9yPjxZZWFyPjIwMTE8L1llYXI+PFJlY051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</w:fldData>
              </w:fldChar>
            </w:r>
            <w:r w:rsidRPr="006E70CB">
              <w:rPr>
                <w:sz w:val="22"/>
                <w:szCs w:val="22"/>
              </w:rPr>
              <w:instrText xml:space="preserve"> ADDIN EN.CITE </w:instrText>
            </w:r>
            <w:r w:rsidRPr="006E70CB">
              <w:rPr>
                <w:sz w:val="22"/>
                <w:szCs w:val="22"/>
              </w:rPr>
              <w:fldChar w:fldCharType="begin">
                <w:fldData xml:space="preserve">PEVuZE5vdGU+PENpdGU+PEF1dGhvcj5TeTwvQXV0aG9yPjxZZWFyPjIwMTE8L1llYXI+PFJlY051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49]</w:t>
            </w:r>
            <w:r w:rsidRPr="006E70CB">
              <w:rPr>
                <w:sz w:val="22"/>
                <w:szCs w:val="22"/>
              </w:rPr>
              <w:fldChar w:fldCharType="end"/>
            </w:r>
          </w:p>
        </w:tc>
        <w:tc>
          <w:tcPr>
            <w:tcW w:w="719" w:type="dxa"/>
            <w:vAlign w:val="bottom"/>
          </w:tcPr>
          <w:p w14:paraId="1E616781" w14:textId="77777777" w:rsidR="00213CF9" w:rsidRPr="006E70CB" w:rsidRDefault="00213CF9" w:rsidP="006E70CB">
            <w:pPr>
              <w:jc w:val="center"/>
              <w:rPr>
                <w:sz w:val="22"/>
                <w:szCs w:val="22"/>
              </w:rPr>
            </w:pPr>
            <w:r w:rsidRPr="006E70CB">
              <w:rPr>
                <w:color w:val="000000"/>
                <w:sz w:val="22"/>
                <w:szCs w:val="22"/>
              </w:rPr>
              <w:t>2011</w:t>
            </w:r>
          </w:p>
        </w:tc>
        <w:tc>
          <w:tcPr>
            <w:tcW w:w="1403" w:type="dxa"/>
            <w:vAlign w:val="bottom"/>
          </w:tcPr>
          <w:p w14:paraId="19CC8387"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55DE8658"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54D4AF91" w14:textId="77777777" w:rsidR="00213CF9" w:rsidRPr="006E70CB" w:rsidRDefault="00213CF9" w:rsidP="00450F92">
            <w:pPr>
              <w:rPr>
                <w:sz w:val="22"/>
                <w:szCs w:val="22"/>
              </w:rPr>
            </w:pPr>
            <w:r w:rsidRPr="006E70CB">
              <w:rPr>
                <w:color w:val="000000"/>
                <w:sz w:val="22"/>
                <w:szCs w:val="22"/>
              </w:rPr>
              <w:t>not stated</w:t>
            </w:r>
          </w:p>
        </w:tc>
      </w:tr>
      <w:tr w:rsidR="006E70CB" w14:paraId="11F9EAE7" w14:textId="77777777" w:rsidTr="006E70CB">
        <w:tc>
          <w:tcPr>
            <w:tcW w:w="986" w:type="dxa"/>
            <w:vAlign w:val="bottom"/>
          </w:tcPr>
          <w:p w14:paraId="48BC316E" w14:textId="52748E62" w:rsidR="00213CF9" w:rsidRPr="006E70CB" w:rsidRDefault="00213CF9" w:rsidP="00213CF9">
            <w:pPr>
              <w:rPr>
                <w:sz w:val="22"/>
                <w:szCs w:val="22"/>
              </w:rPr>
            </w:pPr>
            <w:r w:rsidRPr="006E70CB">
              <w:rPr>
                <w:sz w:val="22"/>
                <w:szCs w:val="22"/>
              </w:rPr>
              <w:fldChar w:fldCharType="begin">
                <w:fldData xml:space="preserve">PEVuZE5vdGU+PENpdGU+PEF1dGhvcj5Ud2VlZGllPC9BdXRob3I+PFllYXI+MjAxMjwvWWVhcj48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=
</w:fldData>
              </w:fldChar>
            </w:r>
            <w:r w:rsidRPr="006E70CB">
              <w:rPr>
                <w:sz w:val="22"/>
                <w:szCs w:val="22"/>
              </w:rPr>
              <w:instrText xml:space="preserve"> ADDIN EN.CITE </w:instrText>
            </w:r>
            <w:r w:rsidRPr="006E70CB">
              <w:rPr>
                <w:sz w:val="22"/>
                <w:szCs w:val="22"/>
              </w:rPr>
              <w:fldChar w:fldCharType="begin">
                <w:fldData xml:space="preserve">PEVuZE5vdGU+PENpdGU+PEF1dGhvcj5Ud2VlZGllPC9BdXRob3I+PFllYXI+MjAxMjwvWWVhcj48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=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50]</w:t>
            </w:r>
            <w:r w:rsidRPr="006E70CB">
              <w:rPr>
                <w:sz w:val="22"/>
                <w:szCs w:val="22"/>
              </w:rPr>
              <w:fldChar w:fldCharType="end"/>
            </w:r>
          </w:p>
        </w:tc>
        <w:tc>
          <w:tcPr>
            <w:tcW w:w="719" w:type="dxa"/>
            <w:vAlign w:val="bottom"/>
          </w:tcPr>
          <w:p w14:paraId="6838FCF9" w14:textId="77777777" w:rsidR="00213CF9" w:rsidRPr="006E70CB" w:rsidRDefault="00213CF9" w:rsidP="006E70CB">
            <w:pPr>
              <w:jc w:val="center"/>
              <w:rPr>
                <w:sz w:val="22"/>
                <w:szCs w:val="22"/>
              </w:rPr>
            </w:pPr>
            <w:r w:rsidRPr="006E70CB">
              <w:rPr>
                <w:color w:val="000000"/>
                <w:sz w:val="22"/>
                <w:szCs w:val="22"/>
              </w:rPr>
              <w:t>2012</w:t>
            </w:r>
          </w:p>
        </w:tc>
        <w:tc>
          <w:tcPr>
            <w:tcW w:w="1403" w:type="dxa"/>
            <w:vAlign w:val="bottom"/>
          </w:tcPr>
          <w:p w14:paraId="6D4DCDF9"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5CE3AA6A"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250D8026" w14:textId="77777777" w:rsidR="00213CF9" w:rsidRPr="006E70CB" w:rsidRDefault="00213CF9" w:rsidP="00450F92">
            <w:pPr>
              <w:rPr>
                <w:sz w:val="22"/>
                <w:szCs w:val="22"/>
              </w:rPr>
            </w:pPr>
            <w:r w:rsidRPr="006E70CB">
              <w:rPr>
                <w:color w:val="000000"/>
                <w:sz w:val="22"/>
                <w:szCs w:val="22"/>
              </w:rPr>
              <w:t>not stated</w:t>
            </w:r>
          </w:p>
        </w:tc>
      </w:tr>
      <w:tr w:rsidR="006E70CB" w14:paraId="1AC8DD8C" w14:textId="77777777" w:rsidTr="006E70CB">
        <w:tc>
          <w:tcPr>
            <w:tcW w:w="986" w:type="dxa"/>
            <w:vAlign w:val="bottom"/>
          </w:tcPr>
          <w:p w14:paraId="3BB56321" w14:textId="187D383C" w:rsidR="00213CF9" w:rsidRPr="006E70CB" w:rsidRDefault="00213CF9" w:rsidP="00213CF9">
            <w:pPr>
              <w:rPr>
                <w:sz w:val="22"/>
                <w:szCs w:val="22"/>
              </w:rPr>
            </w:pPr>
            <w:r w:rsidRPr="006E70CB">
              <w:rPr>
                <w:sz w:val="22"/>
                <w:szCs w:val="22"/>
              </w:rPr>
              <w:fldChar w:fldCharType="begin">
                <w:fldData xml:space="preserve">PEVuZE5vdGU+PENpdGU+PEF1dGhvcj5XdTwvQXV0aG9yPjxZZWFyPjIwMTU8L1llYXI+PFJlY051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</w:fldData>
              </w:fldChar>
            </w:r>
            <w:r w:rsidRPr="006E70CB">
              <w:rPr>
                <w:sz w:val="22"/>
                <w:szCs w:val="22"/>
              </w:rPr>
              <w:instrText xml:space="preserve"> ADDIN EN.CITE </w:instrText>
            </w:r>
            <w:r w:rsidRPr="006E70CB">
              <w:rPr>
                <w:sz w:val="22"/>
                <w:szCs w:val="22"/>
              </w:rPr>
              <w:fldChar w:fldCharType="begin">
                <w:fldData xml:space="preserve">PEVuZE5vdGU+PENpdGU+PEF1dGhvcj5XdTwvQXV0aG9yPjxZZWFyPjIwMTU8L1llYXI+PFJlY051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51]</w:t>
            </w:r>
            <w:r w:rsidRPr="006E70CB">
              <w:rPr>
                <w:sz w:val="22"/>
                <w:szCs w:val="22"/>
              </w:rPr>
              <w:fldChar w:fldCharType="end"/>
            </w:r>
          </w:p>
        </w:tc>
        <w:tc>
          <w:tcPr>
            <w:tcW w:w="719" w:type="dxa"/>
            <w:vAlign w:val="bottom"/>
          </w:tcPr>
          <w:p w14:paraId="3CE27537" w14:textId="77777777" w:rsidR="00213CF9" w:rsidRPr="006E70CB" w:rsidRDefault="00213CF9" w:rsidP="006E70CB">
            <w:pPr>
              <w:jc w:val="center"/>
              <w:rPr>
                <w:sz w:val="22"/>
                <w:szCs w:val="22"/>
              </w:rPr>
            </w:pPr>
            <w:r w:rsidRPr="006E70CB">
              <w:rPr>
                <w:color w:val="000000"/>
                <w:sz w:val="22"/>
                <w:szCs w:val="22"/>
              </w:rPr>
              <w:t>2015</w:t>
            </w:r>
          </w:p>
        </w:tc>
        <w:tc>
          <w:tcPr>
            <w:tcW w:w="1403" w:type="dxa"/>
            <w:vAlign w:val="bottom"/>
          </w:tcPr>
          <w:p w14:paraId="56B78F27"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5AFBB2A5"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050137DD" w14:textId="77777777" w:rsidR="00213CF9" w:rsidRPr="006E70CB" w:rsidRDefault="00213CF9" w:rsidP="00450F92">
            <w:pPr>
              <w:rPr>
                <w:sz w:val="22"/>
                <w:szCs w:val="22"/>
              </w:rPr>
            </w:pPr>
            <w:r w:rsidRPr="006E70CB">
              <w:rPr>
                <w:color w:val="000000"/>
                <w:sz w:val="22"/>
                <w:szCs w:val="22"/>
              </w:rPr>
              <w:t xml:space="preserve">bred using an initial 3xTg-AD breeding pair courtesy of Dr. Frank </w:t>
            </w:r>
            <w:proofErr w:type="spellStart"/>
            <w:r w:rsidRPr="006E70CB">
              <w:rPr>
                <w:color w:val="000000"/>
                <w:sz w:val="22"/>
                <w:szCs w:val="22"/>
              </w:rPr>
              <w:t>LaFerla</w:t>
            </w:r>
            <w:proofErr w:type="spellEnd"/>
            <w:r w:rsidRPr="006E70CB">
              <w:rPr>
                <w:color w:val="000000"/>
                <w:sz w:val="22"/>
                <w:szCs w:val="22"/>
              </w:rPr>
              <w:t>'</w:t>
            </w:r>
          </w:p>
        </w:tc>
      </w:tr>
      <w:tr w:rsidR="006E70CB" w14:paraId="4DD0752D" w14:textId="77777777" w:rsidTr="006E70CB">
        <w:tc>
          <w:tcPr>
            <w:tcW w:w="986" w:type="dxa"/>
            <w:vAlign w:val="bottom"/>
          </w:tcPr>
          <w:p w14:paraId="26E8098B" w14:textId="101BAB29" w:rsidR="00213CF9" w:rsidRPr="006E70CB" w:rsidRDefault="00213CF9" w:rsidP="00213CF9">
            <w:pPr>
              <w:rPr>
                <w:sz w:val="22"/>
                <w:szCs w:val="22"/>
              </w:rPr>
            </w:pPr>
            <w:r w:rsidRPr="006E70CB">
              <w:rPr>
                <w:sz w:val="22"/>
                <w:szCs w:val="22"/>
              </w:rPr>
              <w:fldChar w:fldCharType="begin">
                <w:fldData xml:space="preserve">PEVuZE5vdGU+PENpdGU+PEF1dGhvcj5ZdTwvQXV0aG9yPjxZZWFyPjIwMTU8L1llYXI+PFJlY051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</w:fldData>
              </w:fldChar>
            </w:r>
            <w:r w:rsidRPr="006E70CB">
              <w:rPr>
                <w:sz w:val="22"/>
                <w:szCs w:val="22"/>
              </w:rPr>
              <w:instrText xml:space="preserve"> ADDIN EN.CITE </w:instrText>
            </w:r>
            <w:r w:rsidRPr="006E70CB">
              <w:rPr>
                <w:sz w:val="22"/>
                <w:szCs w:val="22"/>
              </w:rPr>
              <w:fldChar w:fldCharType="begin">
                <w:fldData xml:space="preserve">PEVuZE5vdGU+PENpdGU+PEF1dGhvcj5ZdTwvQXV0aG9yPjxZZWFyPjIwMTU8L1llYXI+PFJlY051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52]</w:t>
            </w:r>
            <w:r w:rsidRPr="006E70CB">
              <w:rPr>
                <w:sz w:val="22"/>
                <w:szCs w:val="22"/>
              </w:rPr>
              <w:fldChar w:fldCharType="end"/>
            </w:r>
          </w:p>
        </w:tc>
        <w:tc>
          <w:tcPr>
            <w:tcW w:w="719" w:type="dxa"/>
            <w:vAlign w:val="bottom"/>
          </w:tcPr>
          <w:p w14:paraId="0790C0D5" w14:textId="77777777" w:rsidR="00213CF9" w:rsidRPr="006E70CB" w:rsidRDefault="00213CF9" w:rsidP="006E70CB">
            <w:pPr>
              <w:jc w:val="center"/>
              <w:rPr>
                <w:sz w:val="22"/>
                <w:szCs w:val="22"/>
              </w:rPr>
            </w:pPr>
            <w:r w:rsidRPr="006E70CB">
              <w:rPr>
                <w:color w:val="000000"/>
                <w:sz w:val="22"/>
                <w:szCs w:val="22"/>
              </w:rPr>
              <w:t>2015</w:t>
            </w:r>
          </w:p>
        </w:tc>
        <w:tc>
          <w:tcPr>
            <w:tcW w:w="1403" w:type="dxa"/>
            <w:vAlign w:val="bottom"/>
          </w:tcPr>
          <w:p w14:paraId="5742618D" w14:textId="77777777" w:rsidR="00213CF9" w:rsidRPr="006E70CB" w:rsidRDefault="00213CF9" w:rsidP="006E70CB">
            <w:pPr>
              <w:jc w:val="center"/>
              <w:rPr>
                <w:sz w:val="22"/>
                <w:szCs w:val="22"/>
              </w:rPr>
            </w:pPr>
            <w:r w:rsidRPr="006E70CB">
              <w:rPr>
                <w:color w:val="000000"/>
                <w:sz w:val="22"/>
                <w:szCs w:val="22"/>
              </w:rPr>
              <w:t>Yes</w:t>
            </w:r>
          </w:p>
        </w:tc>
        <w:tc>
          <w:tcPr>
            <w:tcW w:w="2210" w:type="dxa"/>
            <w:vAlign w:val="bottom"/>
          </w:tcPr>
          <w:p w14:paraId="28A54494" w14:textId="77777777" w:rsidR="00213CF9" w:rsidRPr="006E70CB" w:rsidRDefault="00213CF9" w:rsidP="006E70CB">
            <w:pPr>
              <w:jc w:val="center"/>
              <w:rPr>
                <w:sz w:val="22"/>
                <w:szCs w:val="22"/>
              </w:rPr>
            </w:pPr>
            <w:r w:rsidRPr="006E70CB">
              <w:rPr>
                <w:color w:val="000000"/>
                <w:sz w:val="22"/>
                <w:szCs w:val="22"/>
              </w:rPr>
              <w:t>Yes</w:t>
            </w:r>
          </w:p>
        </w:tc>
        <w:tc>
          <w:tcPr>
            <w:tcW w:w="4667" w:type="dxa"/>
            <w:vAlign w:val="bottom"/>
          </w:tcPr>
          <w:p w14:paraId="674499E3" w14:textId="77777777" w:rsidR="00213CF9" w:rsidRPr="006E70CB" w:rsidRDefault="00213CF9" w:rsidP="00450F92">
            <w:pPr>
              <w:rPr>
                <w:sz w:val="22"/>
                <w:szCs w:val="22"/>
              </w:rPr>
            </w:pPr>
            <w:r w:rsidRPr="006E70CB">
              <w:rPr>
                <w:color w:val="000000"/>
                <w:sz w:val="22"/>
                <w:szCs w:val="22"/>
              </w:rPr>
              <w:t xml:space="preserve">homozygous from </w:t>
            </w:r>
            <w:proofErr w:type="spellStart"/>
            <w:r w:rsidRPr="006E70CB">
              <w:rPr>
                <w:color w:val="000000"/>
                <w:sz w:val="22"/>
                <w:szCs w:val="22"/>
              </w:rPr>
              <w:t>LaFerla</w:t>
            </w:r>
            <w:proofErr w:type="spellEnd"/>
            <w:r w:rsidRPr="006E70CB">
              <w:rPr>
                <w:color w:val="000000"/>
                <w:sz w:val="22"/>
                <w:szCs w:val="22"/>
              </w:rPr>
              <w:t xml:space="preserve"> through </w:t>
            </w:r>
            <w:proofErr w:type="spellStart"/>
            <w:r w:rsidRPr="006E70CB">
              <w:rPr>
                <w:color w:val="000000"/>
                <w:sz w:val="22"/>
                <w:szCs w:val="22"/>
              </w:rPr>
              <w:t>Jacons</w:t>
            </w:r>
            <w:proofErr w:type="spellEnd"/>
            <w:r w:rsidRPr="006E70CB">
              <w:rPr>
                <w:color w:val="000000"/>
                <w:sz w:val="22"/>
                <w:szCs w:val="22"/>
              </w:rPr>
              <w:t xml:space="preserve"> Laboratory, hybrid of 129/</w:t>
            </w:r>
            <w:proofErr w:type="spellStart"/>
            <w:r w:rsidRPr="006E70CB">
              <w:rPr>
                <w:color w:val="000000"/>
                <w:sz w:val="22"/>
                <w:szCs w:val="22"/>
              </w:rPr>
              <w:t>Sv</w:t>
            </w:r>
            <w:proofErr w:type="spellEnd"/>
            <w:r w:rsidRPr="006E70CB">
              <w:rPr>
                <w:color w:val="000000"/>
                <w:sz w:val="22"/>
                <w:szCs w:val="22"/>
              </w:rPr>
              <w:t xml:space="preserve"> and C57BL/6</w:t>
            </w:r>
          </w:p>
        </w:tc>
      </w:tr>
      <w:tr w:rsidR="006E70CB" w14:paraId="092697E3" w14:textId="77777777" w:rsidTr="006E70CB">
        <w:tc>
          <w:tcPr>
            <w:tcW w:w="986" w:type="dxa"/>
            <w:vAlign w:val="bottom"/>
          </w:tcPr>
          <w:p w14:paraId="512C25C6" w14:textId="0978DD24" w:rsidR="00213CF9" w:rsidRPr="006E70CB" w:rsidRDefault="00213CF9" w:rsidP="00213CF9">
            <w:pPr>
              <w:rPr>
                <w:sz w:val="22"/>
                <w:szCs w:val="22"/>
              </w:rPr>
            </w:pPr>
            <w:r w:rsidRPr="006E70CB">
              <w:rPr>
                <w:sz w:val="22"/>
                <w:szCs w:val="22"/>
              </w:rPr>
              <w:fldChar w:fldCharType="begin">
                <w:fldData xml:space="preserve">PEVuZE5vdGU+PENpdGU+PEF1dGhvcj5adW1rZWhyPC9BdXRob3I+PFllYXI+MjAxNTwvWWVhcj48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</w:fldData>
              </w:fldChar>
            </w:r>
            <w:r w:rsidRPr="006E70CB">
              <w:rPr>
                <w:sz w:val="22"/>
                <w:szCs w:val="22"/>
              </w:rPr>
              <w:instrText xml:space="preserve"> ADDIN EN.CITE </w:instrText>
            </w:r>
            <w:r w:rsidRPr="006E70CB">
              <w:rPr>
                <w:sz w:val="22"/>
                <w:szCs w:val="22"/>
              </w:rPr>
              <w:fldChar w:fldCharType="begin">
                <w:fldData xml:space="preserve">PEVuZE5vdGU+PENpdGU+PEF1dGhvcj5adW1rZWhyPC9BdXRob3I+PFllYXI+MjAxNTwvWWVhcj48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</w:fldData>
              </w:fldChar>
            </w:r>
            <w:r w:rsidRPr="006E70CB">
              <w:rPr>
                <w:sz w:val="22"/>
                <w:szCs w:val="22"/>
              </w:rPr>
              <w:instrText xml:space="preserve"> ADDIN EN.CITE.DATA </w:instrText>
            </w:r>
            <w:r w:rsidRPr="006E70CB">
              <w:rPr>
                <w:sz w:val="22"/>
                <w:szCs w:val="22"/>
              </w:rPr>
            </w:r>
            <w:r w:rsidRPr="006E70CB">
              <w:rPr>
                <w:sz w:val="22"/>
                <w:szCs w:val="22"/>
              </w:rPr>
              <w:fldChar w:fldCharType="end"/>
            </w:r>
            <w:r w:rsidRPr="006E70CB">
              <w:rPr>
                <w:sz w:val="22"/>
                <w:szCs w:val="22"/>
              </w:rPr>
            </w:r>
            <w:r w:rsidRPr="006E70CB">
              <w:rPr>
                <w:sz w:val="22"/>
                <w:szCs w:val="22"/>
              </w:rPr>
              <w:fldChar w:fldCharType="separate"/>
            </w:r>
            <w:r w:rsidRPr="006E70CB">
              <w:rPr>
                <w:noProof/>
                <w:sz w:val="22"/>
                <w:szCs w:val="22"/>
              </w:rPr>
              <w:t>[53]</w:t>
            </w:r>
            <w:r w:rsidRPr="006E70CB">
              <w:rPr>
                <w:sz w:val="22"/>
                <w:szCs w:val="22"/>
              </w:rPr>
              <w:fldChar w:fldCharType="end"/>
            </w:r>
          </w:p>
        </w:tc>
        <w:tc>
          <w:tcPr>
            <w:tcW w:w="719" w:type="dxa"/>
            <w:vAlign w:val="bottom"/>
          </w:tcPr>
          <w:p w14:paraId="39124132" w14:textId="77777777" w:rsidR="00213CF9" w:rsidRPr="006E70CB" w:rsidRDefault="00213CF9" w:rsidP="006E70CB">
            <w:pPr>
              <w:jc w:val="center"/>
              <w:rPr>
                <w:sz w:val="22"/>
                <w:szCs w:val="22"/>
              </w:rPr>
            </w:pPr>
            <w:r w:rsidRPr="006E70CB">
              <w:rPr>
                <w:color w:val="000000"/>
                <w:sz w:val="22"/>
                <w:szCs w:val="22"/>
              </w:rPr>
              <w:t>2015</w:t>
            </w:r>
          </w:p>
        </w:tc>
        <w:tc>
          <w:tcPr>
            <w:tcW w:w="1403" w:type="dxa"/>
            <w:vAlign w:val="bottom"/>
          </w:tcPr>
          <w:p w14:paraId="0C5BDB9B" w14:textId="77777777" w:rsidR="00213CF9" w:rsidRPr="006E70CB" w:rsidRDefault="00213CF9" w:rsidP="006E70CB">
            <w:pPr>
              <w:jc w:val="center"/>
              <w:rPr>
                <w:sz w:val="22"/>
                <w:szCs w:val="22"/>
              </w:rPr>
            </w:pPr>
            <w:r w:rsidRPr="006E70CB">
              <w:rPr>
                <w:color w:val="000000"/>
                <w:sz w:val="22"/>
                <w:szCs w:val="22"/>
              </w:rPr>
              <w:t>not stated</w:t>
            </w:r>
          </w:p>
        </w:tc>
        <w:tc>
          <w:tcPr>
            <w:tcW w:w="2210" w:type="dxa"/>
            <w:vAlign w:val="bottom"/>
          </w:tcPr>
          <w:p w14:paraId="3B0484E1" w14:textId="77777777" w:rsidR="00213CF9" w:rsidRPr="006E70CB" w:rsidRDefault="00213CF9" w:rsidP="006E70CB">
            <w:pPr>
              <w:jc w:val="center"/>
              <w:rPr>
                <w:sz w:val="22"/>
                <w:szCs w:val="22"/>
              </w:rPr>
            </w:pPr>
            <w:r w:rsidRPr="006E70CB">
              <w:rPr>
                <w:color w:val="000000"/>
                <w:sz w:val="22"/>
                <w:szCs w:val="22"/>
              </w:rPr>
              <w:t>not stated</w:t>
            </w:r>
          </w:p>
        </w:tc>
        <w:tc>
          <w:tcPr>
            <w:tcW w:w="4667" w:type="dxa"/>
            <w:vAlign w:val="bottom"/>
          </w:tcPr>
          <w:p w14:paraId="376A6EBA" w14:textId="77777777" w:rsidR="00213CF9" w:rsidRPr="006E70CB" w:rsidRDefault="00213CF9" w:rsidP="00450F92">
            <w:pPr>
              <w:rPr>
                <w:sz w:val="22"/>
                <w:szCs w:val="22"/>
              </w:rPr>
            </w:pPr>
            <w:r w:rsidRPr="006E70CB">
              <w:rPr>
                <w:color w:val="000000"/>
                <w:sz w:val="22"/>
                <w:szCs w:val="22"/>
              </w:rPr>
              <w:t>129/C57BL/6 background</w:t>
            </w:r>
          </w:p>
        </w:tc>
      </w:tr>
    </w:tbl>
    <w:p w14:paraId="648ACB30" w14:textId="77777777" w:rsidR="002F2268" w:rsidRDefault="002F2268">
      <w:pPr>
        <w:rPr>
          <w:b/>
        </w:rPr>
      </w:pPr>
    </w:p>
    <w:p w14:paraId="3BA1E1CE" w14:textId="77777777" w:rsidR="002F2268" w:rsidRDefault="002F2268">
      <w:pPr>
        <w:rPr>
          <w:b/>
        </w:rPr>
      </w:pPr>
    </w:p>
    <w:p w14:paraId="4C606EDB" w14:textId="77777777" w:rsidR="002F2268" w:rsidRDefault="002F2268">
      <w:pPr>
        <w:rPr>
          <w:b/>
        </w:rPr>
      </w:pPr>
    </w:p>
    <w:p w14:paraId="7BE5D606" w14:textId="77777777" w:rsidR="006E70CB" w:rsidRDefault="006E70CB">
      <w:pPr>
        <w:rPr>
          <w:b/>
        </w:rPr>
      </w:pPr>
      <w:r>
        <w:rPr>
          <w:b/>
        </w:rPr>
        <w:br w:type="page"/>
      </w:r>
    </w:p>
    <w:p w14:paraId="0B24ED1D" w14:textId="1F99B71B" w:rsidR="002F2268" w:rsidRPr="00F90BB6" w:rsidRDefault="006E70CB" w:rsidP="006E70CB">
      <w:pPr>
        <w:outlineLvl w:val="0"/>
        <w:rPr>
          <w:b/>
        </w:rPr>
      </w:pPr>
      <w:r>
        <w:rPr>
          <w:b/>
        </w:rPr>
        <w:lastRenderedPageBreak/>
        <w:t>SUPPLEMENTARY REFERENCES</w:t>
      </w:r>
    </w:p>
    <w:p w14:paraId="2CCC9C1B" w14:textId="77777777" w:rsidR="00450F92" w:rsidRDefault="00450F92" w:rsidP="002F2268"/>
    <w:p w14:paraId="5A76FA92" w14:textId="77777777" w:rsidR="00213CF9" w:rsidRPr="00213CF9" w:rsidRDefault="00450F92" w:rsidP="00213CF9">
      <w:pPr>
        <w:pStyle w:val="EndNoteBibliography"/>
        <w:ind w:left="720" w:hanging="720"/>
      </w:pPr>
      <w:r>
        <w:fldChar w:fldCharType="begin"/>
      </w:r>
      <w:r>
        <w:instrText xml:space="preserve"> ADDIN EN.REFLIST </w:instrText>
      </w:r>
      <w:r>
        <w:fldChar w:fldCharType="separate"/>
      </w:r>
      <w:r w:rsidR="00213CF9" w:rsidRPr="00213CF9">
        <w:t>[1]</w:t>
      </w:r>
      <w:r w:rsidR="00213CF9" w:rsidRPr="00213CF9">
        <w:tab/>
        <w:t xml:space="preserve">Oddo S, Caccamo A, Kitazawa M, Tseng BP, LaFerla FM (2003) Amyloid deposition precedes tangle formation in a triple transgenic model of Alzheimer's disease. </w:t>
      </w:r>
      <w:r w:rsidR="00213CF9" w:rsidRPr="00213CF9">
        <w:rPr>
          <w:i/>
        </w:rPr>
        <w:t>Neurobiol Aging</w:t>
      </w:r>
      <w:r w:rsidR="00213CF9" w:rsidRPr="00213CF9">
        <w:t xml:space="preserve"> </w:t>
      </w:r>
      <w:r w:rsidR="00213CF9" w:rsidRPr="00213CF9">
        <w:rPr>
          <w:b/>
        </w:rPr>
        <w:t>24</w:t>
      </w:r>
      <w:r w:rsidR="00213CF9" w:rsidRPr="00213CF9">
        <w:t>, 1063-1070.</w:t>
      </w:r>
    </w:p>
    <w:p w14:paraId="21679B76" w14:textId="77777777" w:rsidR="00213CF9" w:rsidRPr="00213CF9" w:rsidRDefault="00213CF9" w:rsidP="00213CF9">
      <w:pPr>
        <w:pStyle w:val="EndNoteBibliography"/>
        <w:ind w:left="720" w:hanging="720"/>
      </w:pPr>
      <w:r w:rsidRPr="00213CF9">
        <w:t>[2]</w:t>
      </w:r>
      <w:r w:rsidRPr="00213CF9">
        <w:tab/>
        <w:t xml:space="preserve">Oddo S, Caccamo A, Shepherd JD, Murphy MP, Golde TE, Kayed R, Metherate R, Mattson MP, Akbari Y, LaFerla FM (2003) Triple-transgenic model of Alzheimer's disease with plaques and tangles: intracellular Abeta and synaptic dysfunction. </w:t>
      </w:r>
      <w:r w:rsidRPr="00213CF9">
        <w:rPr>
          <w:i/>
        </w:rPr>
        <w:t>Neuron</w:t>
      </w:r>
      <w:r w:rsidRPr="00213CF9">
        <w:t xml:space="preserve"> </w:t>
      </w:r>
      <w:r w:rsidRPr="00213CF9">
        <w:rPr>
          <w:b/>
        </w:rPr>
        <w:t>39</w:t>
      </w:r>
      <w:r w:rsidRPr="00213CF9">
        <w:t>, 409-421.</w:t>
      </w:r>
    </w:p>
    <w:p w14:paraId="0306C6D7" w14:textId="77777777" w:rsidR="00213CF9" w:rsidRPr="00213CF9" w:rsidRDefault="00213CF9" w:rsidP="00213CF9">
      <w:pPr>
        <w:pStyle w:val="EndNoteBibliography"/>
        <w:ind w:left="720" w:hanging="720"/>
      </w:pPr>
      <w:r w:rsidRPr="00213CF9">
        <w:t>[3]</w:t>
      </w:r>
      <w:r w:rsidRPr="00213CF9">
        <w:tab/>
        <w:t xml:space="preserve">Green KN, Steffan JS, Martinez-Coria H, Sun X, Schreiber SS, Thompson LM, LaFerla FM (2008) Nicotinamide restores cognition in Alzheimer's disease transgenic mice via a mechanism involving sirtuin inhibition and selective reduction of Thr231-phosphotau. </w:t>
      </w:r>
      <w:r w:rsidRPr="00213CF9">
        <w:rPr>
          <w:i/>
        </w:rPr>
        <w:t>J Neurosci</w:t>
      </w:r>
      <w:r w:rsidRPr="00213CF9">
        <w:t xml:space="preserve"> </w:t>
      </w:r>
      <w:r w:rsidRPr="00213CF9">
        <w:rPr>
          <w:b/>
        </w:rPr>
        <w:t>28</w:t>
      </w:r>
      <w:r w:rsidRPr="00213CF9">
        <w:t>, 11500-11510.</w:t>
      </w:r>
    </w:p>
    <w:p w14:paraId="6B52146E" w14:textId="77777777" w:rsidR="00213CF9" w:rsidRPr="00213CF9" w:rsidRDefault="00213CF9" w:rsidP="00213CF9">
      <w:pPr>
        <w:pStyle w:val="EndNoteBibliography"/>
        <w:ind w:left="720" w:hanging="720"/>
      </w:pPr>
      <w:r w:rsidRPr="00213CF9">
        <w:t>[4]</w:t>
      </w:r>
      <w:r w:rsidRPr="00213CF9">
        <w:tab/>
        <w:t xml:space="preserve">Medeiros R, Kitazawa M, Caccamo A, Baglietto-Vargas D, Estrada-Hernandez T, Cribbs DH, Fisher A, LaFerla FM (2011) Loss of muscarinic M1 receptor exacerbates Alzheimer's disease-like pathology and cognitive decline. </w:t>
      </w:r>
      <w:r w:rsidRPr="00213CF9">
        <w:rPr>
          <w:i/>
        </w:rPr>
        <w:t>Am J Pathol</w:t>
      </w:r>
      <w:r w:rsidRPr="00213CF9">
        <w:t xml:space="preserve"> </w:t>
      </w:r>
      <w:r w:rsidRPr="00213CF9">
        <w:rPr>
          <w:b/>
        </w:rPr>
        <w:t>179</w:t>
      </w:r>
      <w:r w:rsidRPr="00213CF9">
        <w:t>, 980-991.</w:t>
      </w:r>
    </w:p>
    <w:p w14:paraId="6B045DB7" w14:textId="77777777" w:rsidR="00213CF9" w:rsidRPr="00213CF9" w:rsidRDefault="00213CF9" w:rsidP="00213CF9">
      <w:pPr>
        <w:pStyle w:val="EndNoteBibliography"/>
        <w:ind w:left="720" w:hanging="720"/>
      </w:pPr>
      <w:r w:rsidRPr="00213CF9">
        <w:t>[5]</w:t>
      </w:r>
      <w:r w:rsidRPr="00213CF9">
        <w:tab/>
        <w:t xml:space="preserve">Ager RR, Davis JL, Agazaryan A, Benavente F, Poon WW, LaFerla FM, Blurton-Jones M (2015) Human neural stem cells improve cognition and promote synaptic growth in two complementary transgenic models of Alzheimer's disease and neuronal loss. </w:t>
      </w:r>
      <w:r w:rsidRPr="00213CF9">
        <w:rPr>
          <w:i/>
        </w:rPr>
        <w:t>Hippocampus</w:t>
      </w:r>
      <w:r w:rsidRPr="00213CF9">
        <w:t xml:space="preserve"> </w:t>
      </w:r>
      <w:r w:rsidRPr="00213CF9">
        <w:rPr>
          <w:b/>
        </w:rPr>
        <w:t>25</w:t>
      </w:r>
      <w:r w:rsidRPr="00213CF9">
        <w:t>, 813-826.</w:t>
      </w:r>
    </w:p>
    <w:p w14:paraId="1028F71B" w14:textId="77777777" w:rsidR="00213CF9" w:rsidRPr="00213CF9" w:rsidRDefault="00213CF9" w:rsidP="00213CF9">
      <w:pPr>
        <w:pStyle w:val="EndNoteBibliography"/>
        <w:ind w:left="720" w:hanging="720"/>
      </w:pPr>
      <w:r w:rsidRPr="00213CF9">
        <w:t>[6]</w:t>
      </w:r>
      <w:r w:rsidRPr="00213CF9">
        <w:tab/>
        <w:t xml:space="preserve">Baglietto-Vargas D, Chen Y, Suh D, Ager RR, Rodriguez-Ortiz CJ, Medeiros R, Myczek K, Green KN, Baram TZ, LaFerla FM (2015) Short-term modern life-like stress exacerbates Abeta-pathology and synapse loss in 3xTg-AD mice. </w:t>
      </w:r>
      <w:r w:rsidRPr="00213CF9">
        <w:rPr>
          <w:i/>
        </w:rPr>
        <w:t>J Neurochem</w:t>
      </w:r>
      <w:r w:rsidRPr="00213CF9">
        <w:t xml:space="preserve"> </w:t>
      </w:r>
      <w:r w:rsidRPr="00213CF9">
        <w:rPr>
          <w:b/>
        </w:rPr>
        <w:t>134</w:t>
      </w:r>
      <w:r w:rsidRPr="00213CF9">
        <w:t>, 915-926.</w:t>
      </w:r>
    </w:p>
    <w:p w14:paraId="3F24AD02" w14:textId="77777777" w:rsidR="00213CF9" w:rsidRPr="00213CF9" w:rsidRDefault="00213CF9" w:rsidP="00213CF9">
      <w:pPr>
        <w:pStyle w:val="EndNoteBibliography"/>
        <w:ind w:left="720" w:hanging="720"/>
      </w:pPr>
      <w:r w:rsidRPr="00213CF9">
        <w:t>[7]</w:t>
      </w:r>
      <w:r w:rsidRPr="00213CF9">
        <w:tab/>
        <w:t xml:space="preserve">Baglietto-Vargas D, Kitazawa M, Le EJ, Estrada-Hernandez T, Rodriguez-Ortiz CJ, Medeiros R, Green KN, LaFerla FM (2014) Endogenous murine tau promotes neurofibrillary tangles in 3xTg-AD mice without affecting cognition. </w:t>
      </w:r>
      <w:r w:rsidRPr="00213CF9">
        <w:rPr>
          <w:i/>
        </w:rPr>
        <w:t>Neurobiol Dis</w:t>
      </w:r>
      <w:r w:rsidRPr="00213CF9">
        <w:t xml:space="preserve"> </w:t>
      </w:r>
      <w:r w:rsidRPr="00213CF9">
        <w:rPr>
          <w:b/>
        </w:rPr>
        <w:t>62</w:t>
      </w:r>
      <w:r w:rsidRPr="00213CF9">
        <w:t>, 407-415.</w:t>
      </w:r>
    </w:p>
    <w:p w14:paraId="4FC374D0" w14:textId="77777777" w:rsidR="00213CF9" w:rsidRPr="00213CF9" w:rsidRDefault="00213CF9" w:rsidP="00213CF9">
      <w:pPr>
        <w:pStyle w:val="EndNoteBibliography"/>
        <w:ind w:left="720" w:hanging="720"/>
      </w:pPr>
      <w:r w:rsidRPr="00213CF9">
        <w:t>[8]</w:t>
      </w:r>
      <w:r w:rsidRPr="00213CF9">
        <w:tab/>
        <w:t xml:space="preserve">Baglietto-Vargas D, Medeiros R, Martinez-Coria H, LaFerla FM, Green KN (2013) Mifepristone alters amyloid precursor protein processing to preclude amyloid beta and also reduces tau pathology. </w:t>
      </w:r>
      <w:r w:rsidRPr="00213CF9">
        <w:rPr>
          <w:i/>
        </w:rPr>
        <w:t>Biol Psychiatry</w:t>
      </w:r>
      <w:r w:rsidRPr="00213CF9">
        <w:t xml:space="preserve"> </w:t>
      </w:r>
      <w:r w:rsidRPr="00213CF9">
        <w:rPr>
          <w:b/>
        </w:rPr>
        <w:t>74</w:t>
      </w:r>
      <w:r w:rsidRPr="00213CF9">
        <w:t>, 357-366.</w:t>
      </w:r>
    </w:p>
    <w:p w14:paraId="19036E9E" w14:textId="77777777" w:rsidR="00213CF9" w:rsidRPr="00213CF9" w:rsidRDefault="00213CF9" w:rsidP="00213CF9">
      <w:pPr>
        <w:pStyle w:val="EndNoteBibliography"/>
        <w:ind w:left="720" w:hanging="720"/>
      </w:pPr>
      <w:r w:rsidRPr="00213CF9">
        <w:t>[9]</w:t>
      </w:r>
      <w:r w:rsidRPr="00213CF9">
        <w:tab/>
        <w:t xml:space="preserve">Barron AM, Rosario ER, Elteriefi R, Pike CJ (2013) Sex-specific effects of high fat diet on indices of metabolic syndrome in 3xTg-AD mice: implications for Alzheimer's disease. </w:t>
      </w:r>
      <w:r w:rsidRPr="00213CF9">
        <w:rPr>
          <w:i/>
        </w:rPr>
        <w:t>PLoS One</w:t>
      </w:r>
      <w:r w:rsidRPr="00213CF9">
        <w:t xml:space="preserve"> </w:t>
      </w:r>
      <w:r w:rsidRPr="00213CF9">
        <w:rPr>
          <w:b/>
        </w:rPr>
        <w:t>8</w:t>
      </w:r>
      <w:r w:rsidRPr="00213CF9">
        <w:t>, e78554.</w:t>
      </w:r>
    </w:p>
    <w:p w14:paraId="39761E03" w14:textId="77777777" w:rsidR="00213CF9" w:rsidRPr="00213CF9" w:rsidRDefault="00213CF9" w:rsidP="00213CF9">
      <w:pPr>
        <w:pStyle w:val="EndNoteBibliography"/>
        <w:ind w:left="720" w:hanging="720"/>
      </w:pPr>
      <w:r w:rsidRPr="00213CF9">
        <w:t>[10]</w:t>
      </w:r>
      <w:r w:rsidRPr="00213CF9">
        <w:tab/>
        <w:t xml:space="preserve">Blanchard J, Wanka L, Tung YC, Cardenas-Aguayo Mdel C, LaFerla FM, Iqbal K, Grundke-Iqbal I (2010) Pharmacologic reversal of neurogenic and neuroplastic abnormalities and cognitive impairments without affecting Abeta and tau pathologies in 3xTg-AD mice. </w:t>
      </w:r>
      <w:r w:rsidRPr="00213CF9">
        <w:rPr>
          <w:i/>
        </w:rPr>
        <w:t>Acta Neuropathol</w:t>
      </w:r>
      <w:r w:rsidRPr="00213CF9">
        <w:t xml:space="preserve"> </w:t>
      </w:r>
      <w:r w:rsidRPr="00213CF9">
        <w:rPr>
          <w:b/>
        </w:rPr>
        <w:t>120</w:t>
      </w:r>
      <w:r w:rsidRPr="00213CF9">
        <w:t>, 605-621.</w:t>
      </w:r>
    </w:p>
    <w:p w14:paraId="545BB2F1" w14:textId="77777777" w:rsidR="00213CF9" w:rsidRPr="00213CF9" w:rsidRDefault="00213CF9" w:rsidP="00213CF9">
      <w:pPr>
        <w:pStyle w:val="EndNoteBibliography"/>
        <w:ind w:left="720" w:hanging="720"/>
      </w:pPr>
      <w:r w:rsidRPr="00213CF9">
        <w:t>[11]</w:t>
      </w:r>
      <w:r w:rsidRPr="00213CF9">
        <w:tab/>
        <w:t xml:space="preserve">Blurton-Jones M, Kitazawa M, Martinez-Coria H, Castello NA, Muller FJ, Loring JF, Yamasaki TR, Poon WW, Green KN, LaFerla FM (2009) Neural stem cells improve cognition via BDNF in a transgenic model of Alzheimer disease. </w:t>
      </w:r>
      <w:r w:rsidRPr="00213CF9">
        <w:rPr>
          <w:i/>
        </w:rPr>
        <w:t>Proc Natl Acad Sci U S A</w:t>
      </w:r>
      <w:r w:rsidRPr="00213CF9">
        <w:t xml:space="preserve"> </w:t>
      </w:r>
      <w:r w:rsidRPr="00213CF9">
        <w:rPr>
          <w:b/>
        </w:rPr>
        <w:t>106</w:t>
      </w:r>
      <w:r w:rsidRPr="00213CF9">
        <w:t>, 13594-13599.</w:t>
      </w:r>
    </w:p>
    <w:p w14:paraId="7373035E" w14:textId="77777777" w:rsidR="00213CF9" w:rsidRPr="00213CF9" w:rsidRDefault="00213CF9" w:rsidP="00213CF9">
      <w:pPr>
        <w:pStyle w:val="EndNoteBibliography"/>
        <w:ind w:left="720" w:hanging="720"/>
      </w:pPr>
      <w:r w:rsidRPr="00213CF9">
        <w:t>[12]</w:t>
      </w:r>
      <w:r w:rsidRPr="00213CF9">
        <w:tab/>
        <w:t xml:space="preserve">Bomba M, Ciavardelli D, Silvestri E, Canzoniero LM, Lattanzio R, Chiappini P, Piantelli M, Di Ilio C, Consoli A, Sensi SL (2013) Exenatide promotes cognitive enhancement and positive brain metabolic changes in PS1-KI mice but has no effects in 3xTg-AD animals. </w:t>
      </w:r>
      <w:r w:rsidRPr="00213CF9">
        <w:rPr>
          <w:i/>
        </w:rPr>
        <w:t>Cell Death Dis</w:t>
      </w:r>
      <w:r w:rsidRPr="00213CF9">
        <w:t xml:space="preserve"> </w:t>
      </w:r>
      <w:r w:rsidRPr="00213CF9">
        <w:rPr>
          <w:b/>
        </w:rPr>
        <w:t>4</w:t>
      </w:r>
      <w:r w:rsidRPr="00213CF9">
        <w:t>, e612.</w:t>
      </w:r>
    </w:p>
    <w:p w14:paraId="2BB5A380" w14:textId="77777777" w:rsidR="00213CF9" w:rsidRPr="00213CF9" w:rsidRDefault="00213CF9" w:rsidP="00213CF9">
      <w:pPr>
        <w:pStyle w:val="EndNoteBibliography"/>
        <w:ind w:left="720" w:hanging="720"/>
      </w:pPr>
      <w:r w:rsidRPr="00213CF9">
        <w:lastRenderedPageBreak/>
        <w:t>[13]</w:t>
      </w:r>
      <w:r w:rsidRPr="00213CF9">
        <w:tab/>
        <w:t xml:space="preserve">Branca C, Wisely EV, Hartman LK, Caccamo A, Oddo S (2014) Administration of a selective beta2 adrenergic receptor antagonist exacerbates neuropathology and cognitive deficits in a mouse model of Alzheimer's disease. </w:t>
      </w:r>
      <w:r w:rsidRPr="00213CF9">
        <w:rPr>
          <w:i/>
        </w:rPr>
        <w:t>Neurobiol Aging</w:t>
      </w:r>
      <w:r w:rsidRPr="00213CF9">
        <w:t xml:space="preserve"> </w:t>
      </w:r>
      <w:r w:rsidRPr="00213CF9">
        <w:rPr>
          <w:b/>
        </w:rPr>
        <w:t>35</w:t>
      </w:r>
      <w:r w:rsidRPr="00213CF9">
        <w:t>, 2726-2735.</w:t>
      </w:r>
    </w:p>
    <w:p w14:paraId="65CBA7DB" w14:textId="77777777" w:rsidR="00213CF9" w:rsidRPr="00213CF9" w:rsidRDefault="00213CF9" w:rsidP="00213CF9">
      <w:pPr>
        <w:pStyle w:val="EndNoteBibliography"/>
        <w:ind w:left="720" w:hanging="720"/>
      </w:pPr>
      <w:r w:rsidRPr="00213CF9">
        <w:t>[14]</w:t>
      </w:r>
      <w:r w:rsidRPr="00213CF9">
        <w:tab/>
        <w:t xml:space="preserve">Chadwick W, Mitchell N, Caroll J, Zhou Y, Park SS, Wang L, Becker KG, Zhang Y, Lehrmann E, Wood WH, 3rd, Martin B, Maudsley S (2011) Amitriptyline-mediated cognitive enhancement in aged 3xTg Alzheimer's disease mice is associated with neurogenesis and neurotrophic activity. </w:t>
      </w:r>
      <w:r w:rsidRPr="00213CF9">
        <w:rPr>
          <w:i/>
        </w:rPr>
        <w:t>PLoS One</w:t>
      </w:r>
      <w:r w:rsidRPr="00213CF9">
        <w:t xml:space="preserve"> </w:t>
      </w:r>
      <w:r w:rsidRPr="00213CF9">
        <w:rPr>
          <w:b/>
        </w:rPr>
        <w:t>6</w:t>
      </w:r>
      <w:r w:rsidRPr="00213CF9">
        <w:t>, e21660.</w:t>
      </w:r>
    </w:p>
    <w:p w14:paraId="22DBD201" w14:textId="77777777" w:rsidR="00213CF9" w:rsidRPr="00213CF9" w:rsidRDefault="00213CF9" w:rsidP="00213CF9">
      <w:pPr>
        <w:pStyle w:val="EndNoteBibliography"/>
        <w:ind w:left="720" w:hanging="720"/>
      </w:pPr>
      <w:r w:rsidRPr="00213CF9">
        <w:t>[15]</w:t>
      </w:r>
      <w:r w:rsidRPr="00213CF9">
        <w:tab/>
        <w:t xml:space="preserve">Chen Y, Liang Z, Tian Z, Blanchard J, Dai CL, Chalbot S, Iqbal K, Liu F, Gong CX (2014) Intracerebroventricular streptozotocin exacerbates Alzheimer-like changes of 3xTg-AD mice. </w:t>
      </w:r>
      <w:r w:rsidRPr="00213CF9">
        <w:rPr>
          <w:i/>
        </w:rPr>
        <w:t>Mol Neurobiol</w:t>
      </w:r>
      <w:r w:rsidRPr="00213CF9">
        <w:t xml:space="preserve"> </w:t>
      </w:r>
      <w:r w:rsidRPr="00213CF9">
        <w:rPr>
          <w:b/>
        </w:rPr>
        <w:t>49</w:t>
      </w:r>
      <w:r w:rsidRPr="00213CF9">
        <w:t>, 547-562.</w:t>
      </w:r>
    </w:p>
    <w:p w14:paraId="562F7091" w14:textId="77777777" w:rsidR="00213CF9" w:rsidRPr="00213CF9" w:rsidRDefault="00213CF9" w:rsidP="00213CF9">
      <w:pPr>
        <w:pStyle w:val="EndNoteBibliography"/>
        <w:ind w:left="720" w:hanging="720"/>
      </w:pPr>
      <w:r w:rsidRPr="00213CF9">
        <w:t>[16]</w:t>
      </w:r>
      <w:r w:rsidRPr="00213CF9">
        <w:tab/>
        <w:t xml:space="preserve">Corona C, Frazzini V, Silvestri E, Lattanzio R, La Sorda R, Piantelli M, Canzoniero LM, Ciavardelli D, Rizzarelli E, Sensi SL (2011) Effects of dietary supplementation of carnosine on mitochondrial dysfunction, amyloid pathology, and cognitive deficits in 3xTg-AD mice. </w:t>
      </w:r>
      <w:r w:rsidRPr="00213CF9">
        <w:rPr>
          <w:i/>
        </w:rPr>
        <w:t>PLoS One</w:t>
      </w:r>
      <w:r w:rsidRPr="00213CF9">
        <w:t xml:space="preserve"> </w:t>
      </w:r>
      <w:r w:rsidRPr="00213CF9">
        <w:rPr>
          <w:b/>
        </w:rPr>
        <w:t>6</w:t>
      </w:r>
      <w:r w:rsidRPr="00213CF9">
        <w:t>, e17971.</w:t>
      </w:r>
    </w:p>
    <w:p w14:paraId="7E4ED80E" w14:textId="77777777" w:rsidR="00213CF9" w:rsidRPr="00213CF9" w:rsidRDefault="00213CF9" w:rsidP="00213CF9">
      <w:pPr>
        <w:pStyle w:val="EndNoteBibliography"/>
        <w:ind w:left="720" w:hanging="720"/>
      </w:pPr>
      <w:r w:rsidRPr="00213CF9">
        <w:t>[17]</w:t>
      </w:r>
      <w:r w:rsidRPr="00213CF9">
        <w:tab/>
        <w:t xml:space="preserve">Corona C, Masciopinto F, Silvestri E, Viscovo AD, Lattanzio R, Sorda RL, Ciavardelli D, Goglia F, Piantelli M, Canzoniero LM, Sensi SL (2010) Dietary zinc supplementation of 3xTg-AD mice increases BDNF levels and prevents cognitive deficits as well as mitochondrial dysfunction. </w:t>
      </w:r>
      <w:r w:rsidRPr="00213CF9">
        <w:rPr>
          <w:i/>
        </w:rPr>
        <w:t>Cell Death Dis</w:t>
      </w:r>
      <w:r w:rsidRPr="00213CF9">
        <w:t xml:space="preserve"> </w:t>
      </w:r>
      <w:r w:rsidRPr="00213CF9">
        <w:rPr>
          <w:b/>
        </w:rPr>
        <w:t>1</w:t>
      </w:r>
      <w:r w:rsidRPr="00213CF9">
        <w:t>, e91.</w:t>
      </w:r>
    </w:p>
    <w:p w14:paraId="209CC656" w14:textId="77777777" w:rsidR="00213CF9" w:rsidRPr="00213CF9" w:rsidRDefault="00213CF9" w:rsidP="00213CF9">
      <w:pPr>
        <w:pStyle w:val="EndNoteBibliography"/>
        <w:ind w:left="720" w:hanging="720"/>
      </w:pPr>
      <w:r w:rsidRPr="00213CF9">
        <w:t>[18]</w:t>
      </w:r>
      <w:r w:rsidRPr="00213CF9">
        <w:tab/>
        <w:t xml:space="preserve">Dagher NN, Najafi AR, Kayala KM, Elmore MR, White TE, Medeiros R, West BL, Green KN (2015) Colony-stimulating factor 1 receptor inhibition prevents microglial plaque association and improves cognition in 3xTg-AD mice. </w:t>
      </w:r>
      <w:r w:rsidRPr="00213CF9">
        <w:rPr>
          <w:i/>
        </w:rPr>
        <w:t>J Neuroinflammation</w:t>
      </w:r>
      <w:r w:rsidRPr="00213CF9">
        <w:t xml:space="preserve"> </w:t>
      </w:r>
      <w:r w:rsidRPr="00213CF9">
        <w:rPr>
          <w:b/>
        </w:rPr>
        <w:t>12</w:t>
      </w:r>
      <w:r w:rsidRPr="00213CF9">
        <w:t>, 139.</w:t>
      </w:r>
    </w:p>
    <w:p w14:paraId="1D2D0B61" w14:textId="77777777" w:rsidR="00213CF9" w:rsidRPr="00213CF9" w:rsidRDefault="00213CF9" w:rsidP="00213CF9">
      <w:pPr>
        <w:pStyle w:val="EndNoteBibliography"/>
        <w:ind w:left="720" w:hanging="720"/>
      </w:pPr>
      <w:r w:rsidRPr="00213CF9">
        <w:t>[19]</w:t>
      </w:r>
      <w:r w:rsidRPr="00213CF9">
        <w:tab/>
        <w:t xml:space="preserve">Dai CL, Chen X, Kazim SF, Liu F, Gong CX, Grundke-Iqbal I, Iqbal K (2015) Passive immunization targeting the N-terminal projection domain of tau decreases tau pathology and improves cognition in a transgenic mouse model of Alzheimer disease and tauopathies. </w:t>
      </w:r>
      <w:r w:rsidRPr="00213CF9">
        <w:rPr>
          <w:i/>
        </w:rPr>
        <w:t>J Neural Transm (Vienna)</w:t>
      </w:r>
      <w:r w:rsidRPr="00213CF9">
        <w:t xml:space="preserve"> </w:t>
      </w:r>
      <w:r w:rsidRPr="00213CF9">
        <w:rPr>
          <w:b/>
        </w:rPr>
        <w:t>122</w:t>
      </w:r>
      <w:r w:rsidRPr="00213CF9">
        <w:t>, 607-617.</w:t>
      </w:r>
    </w:p>
    <w:p w14:paraId="6D2BA7A9" w14:textId="77777777" w:rsidR="00213CF9" w:rsidRPr="00213CF9" w:rsidRDefault="00213CF9" w:rsidP="00213CF9">
      <w:pPr>
        <w:pStyle w:val="EndNoteBibliography"/>
        <w:ind w:left="720" w:hanging="720"/>
      </w:pPr>
      <w:r w:rsidRPr="00213CF9">
        <w:t>[20]</w:t>
      </w:r>
      <w:r w:rsidRPr="00213CF9">
        <w:tab/>
        <w:t xml:space="preserve">Di Meco A, Joshi YB, Pratico D (2014) Sleep deprivation impairs memory, tau metabolism, and synaptic integrity of a mouse model of Alzheimer's disease with plaques and tangles. </w:t>
      </w:r>
      <w:r w:rsidRPr="00213CF9">
        <w:rPr>
          <w:i/>
        </w:rPr>
        <w:t>Neurobiol Aging</w:t>
      </w:r>
      <w:r w:rsidRPr="00213CF9">
        <w:t xml:space="preserve"> </w:t>
      </w:r>
      <w:r w:rsidRPr="00213CF9">
        <w:rPr>
          <w:b/>
        </w:rPr>
        <w:t>35</w:t>
      </w:r>
      <w:r w:rsidRPr="00213CF9">
        <w:t>, 1813-1820.</w:t>
      </w:r>
    </w:p>
    <w:p w14:paraId="78ED845F" w14:textId="6CEC05B9" w:rsidR="00213CF9" w:rsidRPr="00213CF9" w:rsidRDefault="00213CF9" w:rsidP="00213CF9">
      <w:pPr>
        <w:pStyle w:val="EndNoteBibliography"/>
        <w:ind w:left="720" w:hanging="720"/>
      </w:pPr>
      <w:r w:rsidRPr="00213CF9">
        <w:t>[21]</w:t>
      </w:r>
      <w:r w:rsidRPr="00213CF9">
        <w:tab/>
        <w:t xml:space="preserve">Fisher A, Bezprozvanny I, Wu L, Ryskamp DA, Bar-Ner N, Natan N, Brandeis R, Elkon H, Nahum V, Gershonov E, LaFerla FM, Medeiros R (2016) AF710B, a </w:t>
      </w:r>
      <w:r w:rsidR="006E70CB">
        <w:t>n</w:t>
      </w:r>
      <w:r w:rsidRPr="00213CF9">
        <w:t xml:space="preserve">ovel M1/sigma1 </w:t>
      </w:r>
      <w:r w:rsidR="006E70CB" w:rsidRPr="00213CF9">
        <w:t xml:space="preserve">agonist with therapeutic efficacy in animal models of </w:t>
      </w:r>
      <w:r w:rsidRPr="00213CF9">
        <w:t xml:space="preserve">Alzheimer's </w:t>
      </w:r>
      <w:r w:rsidR="006E70CB">
        <w:t>d</w:t>
      </w:r>
      <w:r w:rsidRPr="00213CF9">
        <w:t xml:space="preserve">isease. </w:t>
      </w:r>
      <w:r w:rsidRPr="00213CF9">
        <w:rPr>
          <w:i/>
        </w:rPr>
        <w:t>Neurodegener Dis</w:t>
      </w:r>
      <w:r w:rsidRPr="00213CF9">
        <w:t xml:space="preserve"> </w:t>
      </w:r>
      <w:r w:rsidRPr="00213CF9">
        <w:rPr>
          <w:b/>
        </w:rPr>
        <w:t>16</w:t>
      </w:r>
      <w:r w:rsidRPr="00213CF9">
        <w:t>, 95-110.</w:t>
      </w:r>
    </w:p>
    <w:p w14:paraId="479918E5" w14:textId="77777777" w:rsidR="00213CF9" w:rsidRPr="00213CF9" w:rsidRDefault="00213CF9" w:rsidP="00213CF9">
      <w:pPr>
        <w:pStyle w:val="EndNoteBibliography"/>
        <w:ind w:left="720" w:hanging="720"/>
      </w:pPr>
      <w:r w:rsidRPr="00213CF9">
        <w:t>[22]</w:t>
      </w:r>
      <w:r w:rsidRPr="00213CF9">
        <w:tab/>
        <w:t xml:space="preserve">Giuliani D, Bitto A, Galantucci M, Zaffe D, Ottani A, Irrera N, Neri L, Cavallini GM, Altavilla D, Botticelli AR, Squadrito F, Guarini S (2014) Melanocortins protect against progression of Alzheimer's disease in triple-transgenic mice by targeting multiple pathophysiological pathways. </w:t>
      </w:r>
      <w:r w:rsidRPr="00213CF9">
        <w:rPr>
          <w:i/>
        </w:rPr>
        <w:t>Neurobiol Aging</w:t>
      </w:r>
      <w:r w:rsidRPr="00213CF9">
        <w:t xml:space="preserve"> </w:t>
      </w:r>
      <w:r w:rsidRPr="00213CF9">
        <w:rPr>
          <w:b/>
        </w:rPr>
        <w:t>35</w:t>
      </w:r>
      <w:r w:rsidRPr="00213CF9">
        <w:t>, 537-547.</w:t>
      </w:r>
    </w:p>
    <w:p w14:paraId="72A53877" w14:textId="77777777" w:rsidR="00213CF9" w:rsidRPr="00213CF9" w:rsidRDefault="00213CF9" w:rsidP="00213CF9">
      <w:pPr>
        <w:pStyle w:val="EndNoteBibliography"/>
        <w:ind w:left="720" w:hanging="720"/>
      </w:pPr>
      <w:r w:rsidRPr="00213CF9">
        <w:t>[23]</w:t>
      </w:r>
      <w:r w:rsidRPr="00213CF9">
        <w:tab/>
        <w:t xml:space="preserve">Giuliani D, Ottani A, Zaffe D, Galantucci M, Strinati F, Lodi R, Guarini S (2013) Hydrogen sulfide slows down progression of experimental Alzheimer's disease by targeting multiple pathophysiological mechanisms. </w:t>
      </w:r>
      <w:r w:rsidRPr="00213CF9">
        <w:rPr>
          <w:i/>
        </w:rPr>
        <w:t>Neurobiol Learn Mem</w:t>
      </w:r>
      <w:r w:rsidRPr="00213CF9">
        <w:t xml:space="preserve"> </w:t>
      </w:r>
      <w:r w:rsidRPr="00213CF9">
        <w:rPr>
          <w:b/>
        </w:rPr>
        <w:t>104</w:t>
      </w:r>
      <w:r w:rsidRPr="00213CF9">
        <w:t>, 82-91.</w:t>
      </w:r>
    </w:p>
    <w:p w14:paraId="01499A8D" w14:textId="77777777" w:rsidR="00213CF9" w:rsidRPr="00213CF9" w:rsidRDefault="00213CF9" w:rsidP="00213CF9">
      <w:pPr>
        <w:pStyle w:val="EndNoteBibliography"/>
        <w:ind w:left="720" w:hanging="720"/>
      </w:pPr>
      <w:r w:rsidRPr="00213CF9">
        <w:t>[24]</w:t>
      </w:r>
      <w:r w:rsidRPr="00213CF9">
        <w:tab/>
        <w:t xml:space="preserve">Green KN, Khashwji H, Estrada T, Laferla FM (2011) ST101 induces a novel 17 kDa APP cleavage that precludes Abeta generation in vivo. </w:t>
      </w:r>
      <w:r w:rsidRPr="00213CF9">
        <w:rPr>
          <w:i/>
        </w:rPr>
        <w:t>Ann Neurol</w:t>
      </w:r>
      <w:r w:rsidRPr="00213CF9">
        <w:t xml:space="preserve"> </w:t>
      </w:r>
      <w:r w:rsidRPr="00213CF9">
        <w:rPr>
          <w:b/>
        </w:rPr>
        <w:t>69</w:t>
      </w:r>
      <w:r w:rsidRPr="00213CF9">
        <w:t>, 831-844.</w:t>
      </w:r>
    </w:p>
    <w:p w14:paraId="17AB057C" w14:textId="77777777" w:rsidR="00213CF9" w:rsidRPr="00213CF9" w:rsidRDefault="00213CF9" w:rsidP="00213CF9">
      <w:pPr>
        <w:pStyle w:val="EndNoteBibliography"/>
        <w:ind w:left="720" w:hanging="720"/>
      </w:pPr>
      <w:r w:rsidRPr="00213CF9">
        <w:t>[25]</w:t>
      </w:r>
      <w:r w:rsidRPr="00213CF9">
        <w:tab/>
        <w:t xml:space="preserve">Halagappa VK, Guo Z, Pearson M, Matsuoka Y, Cutler RG, Laferla FM, Mattson MP (2007) Intermittent fasting and caloric restriction ameliorate age-related behavioral deficits in the triple-transgenic mouse model of Alzheimer's disease. </w:t>
      </w:r>
      <w:r w:rsidRPr="00213CF9">
        <w:rPr>
          <w:i/>
        </w:rPr>
        <w:t>Neurobiol Dis</w:t>
      </w:r>
      <w:r w:rsidRPr="00213CF9">
        <w:t xml:space="preserve"> </w:t>
      </w:r>
      <w:r w:rsidRPr="00213CF9">
        <w:rPr>
          <w:b/>
        </w:rPr>
        <w:t>26</w:t>
      </w:r>
      <w:r w:rsidRPr="00213CF9">
        <w:t>, 212-220.</w:t>
      </w:r>
    </w:p>
    <w:p w14:paraId="1B0A7F3C" w14:textId="77777777" w:rsidR="00213CF9" w:rsidRPr="00213CF9" w:rsidRDefault="00213CF9" w:rsidP="00213CF9">
      <w:pPr>
        <w:pStyle w:val="EndNoteBibliography"/>
        <w:ind w:left="720" w:hanging="720"/>
      </w:pPr>
      <w:r w:rsidRPr="00213CF9">
        <w:lastRenderedPageBreak/>
        <w:t>[26]</w:t>
      </w:r>
      <w:r w:rsidRPr="00213CF9">
        <w:tab/>
        <w:t xml:space="preserve">Hu Y, Lai J, Wan B, Liu X, Zhang Y, Zhang J, Sun D, Ruan G, Liu E, Liu GP, Chen C, Wang DW (2016) Long-term exposure to ELF-MF ameliorates cognitive deficits and attenuates tau hyperphosphorylation in 3xTg AD mice. </w:t>
      </w:r>
      <w:r w:rsidRPr="00213CF9">
        <w:rPr>
          <w:i/>
        </w:rPr>
        <w:t>Neurotoxicology</w:t>
      </w:r>
      <w:r w:rsidRPr="00213CF9">
        <w:t xml:space="preserve"> </w:t>
      </w:r>
      <w:r w:rsidRPr="00213CF9">
        <w:rPr>
          <w:b/>
        </w:rPr>
        <w:t>53</w:t>
      </w:r>
      <w:r w:rsidRPr="00213CF9">
        <w:t>, 290-300.</w:t>
      </w:r>
    </w:p>
    <w:p w14:paraId="2257E37F" w14:textId="77777777" w:rsidR="00213CF9" w:rsidRPr="00213CF9" w:rsidRDefault="00213CF9" w:rsidP="00213CF9">
      <w:pPr>
        <w:pStyle w:val="EndNoteBibliography"/>
        <w:ind w:left="720" w:hanging="720"/>
      </w:pPr>
      <w:r w:rsidRPr="00213CF9">
        <w:t>[27]</w:t>
      </w:r>
      <w:r w:rsidRPr="00213CF9">
        <w:tab/>
        <w:t xml:space="preserve">Kitazawa M, Cheng D, Tsukamoto MR, Koike MA, Wes PD, Vasilevko V, Cribbs DH, LaFerla FM (2011) Blocking IL-1 signaling rescues cognition, attenuates tau pathology, and restores neuronal beta-catenin pathway function in an Alzheimer's disease model. </w:t>
      </w:r>
      <w:r w:rsidRPr="00213CF9">
        <w:rPr>
          <w:i/>
        </w:rPr>
        <w:t>J Immunol</w:t>
      </w:r>
      <w:r w:rsidRPr="00213CF9">
        <w:t xml:space="preserve"> </w:t>
      </w:r>
      <w:r w:rsidRPr="00213CF9">
        <w:rPr>
          <w:b/>
        </w:rPr>
        <w:t>187</w:t>
      </w:r>
      <w:r w:rsidRPr="00213CF9">
        <w:t>, 6539-6549.</w:t>
      </w:r>
    </w:p>
    <w:p w14:paraId="2F960A62" w14:textId="77777777" w:rsidR="00213CF9" w:rsidRPr="00213CF9" w:rsidRDefault="00213CF9" w:rsidP="00213CF9">
      <w:pPr>
        <w:pStyle w:val="EndNoteBibliography"/>
        <w:ind w:left="720" w:hanging="720"/>
      </w:pPr>
      <w:r w:rsidRPr="00213CF9">
        <w:t>[28]</w:t>
      </w:r>
      <w:r w:rsidRPr="00213CF9">
        <w:tab/>
        <w:t xml:space="preserve">Knight EM, Martins IV, Gumusgoz S, Allan SM, Lawrence CB (2014) High-fat diet-induced memory impairment in triple-transgenic Alzheimer's disease (3xTgAD) mice is independent of changes in amyloid and tau pathology. </w:t>
      </w:r>
      <w:r w:rsidRPr="00213CF9">
        <w:rPr>
          <w:i/>
        </w:rPr>
        <w:t>Neurobiol Aging</w:t>
      </w:r>
      <w:r w:rsidRPr="00213CF9">
        <w:t xml:space="preserve"> </w:t>
      </w:r>
      <w:r w:rsidRPr="00213CF9">
        <w:rPr>
          <w:b/>
        </w:rPr>
        <w:t>35</w:t>
      </w:r>
      <w:r w:rsidRPr="00213CF9">
        <w:t>, 1821-1832.</w:t>
      </w:r>
    </w:p>
    <w:p w14:paraId="092C64BA" w14:textId="77777777" w:rsidR="00213CF9" w:rsidRPr="00213CF9" w:rsidRDefault="00213CF9" w:rsidP="00213CF9">
      <w:pPr>
        <w:pStyle w:val="EndNoteBibliography"/>
        <w:ind w:left="720" w:hanging="720"/>
      </w:pPr>
      <w:r w:rsidRPr="00213CF9">
        <w:t>[29]</w:t>
      </w:r>
      <w:r w:rsidRPr="00213CF9">
        <w:tab/>
        <w:t xml:space="preserve">Majumder S, Richardson A, Strong R, Oddo S (2011) Inducing autophagy by rapamycin before, but not after, the formation of plaques and tangles ameliorates cognitive deficits. </w:t>
      </w:r>
      <w:r w:rsidRPr="00213CF9">
        <w:rPr>
          <w:i/>
        </w:rPr>
        <w:t>PLoS One</w:t>
      </w:r>
      <w:r w:rsidRPr="00213CF9">
        <w:t xml:space="preserve"> </w:t>
      </w:r>
      <w:r w:rsidRPr="00213CF9">
        <w:rPr>
          <w:b/>
        </w:rPr>
        <w:t>6</w:t>
      </w:r>
      <w:r w:rsidRPr="00213CF9">
        <w:t>, e25416.</w:t>
      </w:r>
    </w:p>
    <w:p w14:paraId="4D903FDE" w14:textId="77777777" w:rsidR="00213CF9" w:rsidRPr="00213CF9" w:rsidRDefault="00213CF9" w:rsidP="00213CF9">
      <w:pPr>
        <w:pStyle w:val="EndNoteBibliography"/>
        <w:ind w:left="720" w:hanging="720"/>
      </w:pPr>
      <w:r w:rsidRPr="00213CF9">
        <w:t>[30]</w:t>
      </w:r>
      <w:r w:rsidRPr="00213CF9">
        <w:tab/>
        <w:t xml:space="preserve">Marlatt MW, Potter MC, Bayer TA, van Praag H, Lucassen PJ (2013) Prolonged running, not fluoxetine treatment, increases neurogenesis, but does not alter neuropathology, in the 3xTg mouse model of Alzheimer's disease. </w:t>
      </w:r>
      <w:r w:rsidRPr="00213CF9">
        <w:rPr>
          <w:i/>
        </w:rPr>
        <w:t>Curr Top Behav Neurosci</w:t>
      </w:r>
      <w:r w:rsidRPr="00213CF9">
        <w:t xml:space="preserve"> </w:t>
      </w:r>
      <w:r w:rsidRPr="00213CF9">
        <w:rPr>
          <w:b/>
        </w:rPr>
        <w:t>15</w:t>
      </w:r>
      <w:r w:rsidRPr="00213CF9">
        <w:t>, 313-340.</w:t>
      </w:r>
    </w:p>
    <w:p w14:paraId="3C660410" w14:textId="77777777" w:rsidR="00213CF9" w:rsidRPr="00213CF9" w:rsidRDefault="00213CF9" w:rsidP="00213CF9">
      <w:pPr>
        <w:pStyle w:val="EndNoteBibliography"/>
        <w:ind w:left="720" w:hanging="720"/>
      </w:pPr>
      <w:r w:rsidRPr="00213CF9">
        <w:t>[31]</w:t>
      </w:r>
      <w:r w:rsidRPr="00213CF9">
        <w:tab/>
        <w:t xml:space="preserve">Martin SA, Jameson CH, Allan SM, Lawrence CB (2014) Maternal high-fat diet worsens memory deficits in the triple-transgenic (3xTgAD) mouse model of Alzheimer's disease. </w:t>
      </w:r>
      <w:r w:rsidRPr="00213CF9">
        <w:rPr>
          <w:i/>
        </w:rPr>
        <w:t>PLoS One</w:t>
      </w:r>
      <w:r w:rsidRPr="00213CF9">
        <w:t xml:space="preserve"> </w:t>
      </w:r>
      <w:r w:rsidRPr="00213CF9">
        <w:rPr>
          <w:b/>
        </w:rPr>
        <w:t>9</w:t>
      </w:r>
      <w:r w:rsidRPr="00213CF9">
        <w:t>, e99226.</w:t>
      </w:r>
    </w:p>
    <w:p w14:paraId="50E5273C" w14:textId="77777777" w:rsidR="00213CF9" w:rsidRPr="00213CF9" w:rsidRDefault="00213CF9" w:rsidP="00213CF9">
      <w:pPr>
        <w:pStyle w:val="EndNoteBibliography"/>
        <w:ind w:left="720" w:hanging="720"/>
      </w:pPr>
      <w:r w:rsidRPr="00213CF9">
        <w:t>[32]</w:t>
      </w:r>
      <w:r w:rsidRPr="00213CF9">
        <w:tab/>
        <w:t xml:space="preserve">Martinez-Coria H, Green KN, Billings LM, Kitazawa M, Albrecht M, Rammes G, Parsons CG, Gupta S, Banerjee P, LaFerla FM (2010) Memantine improves cognition and reduces Alzheimer's-like neuropathology in transgenic mice. </w:t>
      </w:r>
      <w:r w:rsidRPr="00213CF9">
        <w:rPr>
          <w:i/>
        </w:rPr>
        <w:t>Am J Pathol</w:t>
      </w:r>
      <w:r w:rsidRPr="00213CF9">
        <w:t xml:space="preserve"> </w:t>
      </w:r>
      <w:r w:rsidRPr="00213CF9">
        <w:rPr>
          <w:b/>
        </w:rPr>
        <w:t>176</w:t>
      </w:r>
      <w:r w:rsidRPr="00213CF9">
        <w:t>, 870-880.</w:t>
      </w:r>
    </w:p>
    <w:p w14:paraId="2B81770E" w14:textId="77777777" w:rsidR="00213CF9" w:rsidRPr="00213CF9" w:rsidRDefault="00213CF9" w:rsidP="00213CF9">
      <w:pPr>
        <w:pStyle w:val="EndNoteBibliography"/>
        <w:ind w:left="720" w:hanging="720"/>
      </w:pPr>
      <w:r w:rsidRPr="00213CF9">
        <w:t>[33]</w:t>
      </w:r>
      <w:r w:rsidRPr="00213CF9">
        <w:tab/>
        <w:t xml:space="preserve">Medeiros R, Castello NA, Cheng D, Kitazawa M, Baglietto-Vargas D, Green KN, Esbenshade TA, Bitner RS, Decker MW, LaFerla FM (2014) alpha7 Nicotinic receptor agonist enhances cognition in aged 3xTg-AD mice with robust plaques and tangles. </w:t>
      </w:r>
      <w:r w:rsidRPr="00213CF9">
        <w:rPr>
          <w:i/>
        </w:rPr>
        <w:t>Am J Pathol</w:t>
      </w:r>
      <w:r w:rsidRPr="00213CF9">
        <w:t xml:space="preserve"> </w:t>
      </w:r>
      <w:r w:rsidRPr="00213CF9">
        <w:rPr>
          <w:b/>
        </w:rPr>
        <w:t>184</w:t>
      </w:r>
      <w:r w:rsidRPr="00213CF9">
        <w:t>, 520-529.</w:t>
      </w:r>
    </w:p>
    <w:p w14:paraId="24FC2C3D" w14:textId="77777777" w:rsidR="00213CF9" w:rsidRPr="00213CF9" w:rsidRDefault="00213CF9" w:rsidP="00213CF9">
      <w:pPr>
        <w:pStyle w:val="EndNoteBibliography"/>
        <w:ind w:left="720" w:hanging="720"/>
      </w:pPr>
      <w:r w:rsidRPr="00213CF9">
        <w:t>[34]</w:t>
      </w:r>
      <w:r w:rsidRPr="00213CF9">
        <w:tab/>
        <w:t xml:space="preserve">Medina DX, Caccamo A, Oddo S (2011) Methylene blue reduces abeta levels and rescues early cognitive deficit by increasing proteasome activity. </w:t>
      </w:r>
      <w:r w:rsidRPr="00213CF9">
        <w:rPr>
          <w:i/>
        </w:rPr>
        <w:t>Brain Pathol</w:t>
      </w:r>
      <w:r w:rsidRPr="00213CF9">
        <w:t xml:space="preserve"> </w:t>
      </w:r>
      <w:r w:rsidRPr="00213CF9">
        <w:rPr>
          <w:b/>
        </w:rPr>
        <w:t>21</w:t>
      </w:r>
      <w:r w:rsidRPr="00213CF9">
        <w:t>, 140-149.</w:t>
      </w:r>
    </w:p>
    <w:p w14:paraId="7607AE4B" w14:textId="77777777" w:rsidR="00213CF9" w:rsidRPr="00213CF9" w:rsidRDefault="00213CF9" w:rsidP="00213CF9">
      <w:pPr>
        <w:pStyle w:val="EndNoteBibliography"/>
        <w:ind w:left="720" w:hanging="720"/>
      </w:pPr>
      <w:r w:rsidRPr="00213CF9">
        <w:t>[35]</w:t>
      </w:r>
      <w:r w:rsidRPr="00213CF9">
        <w:tab/>
        <w:t xml:space="preserve">Movsesyan N, Ghochikyan A, Mkrtichyan M, Petrushina I, Davtyan H, Olkhanud PB, Head E, Biragyn A, Cribbs DH, Agadjanyan MG (2008) Reducing AD-like pathology in 3xTg-AD mouse model by DNA epitope vaccine - a novel immunotherapeutic strategy. </w:t>
      </w:r>
      <w:r w:rsidRPr="00213CF9">
        <w:rPr>
          <w:i/>
        </w:rPr>
        <w:t>PLoS One</w:t>
      </w:r>
      <w:r w:rsidRPr="00213CF9">
        <w:t xml:space="preserve"> </w:t>
      </w:r>
      <w:r w:rsidRPr="00213CF9">
        <w:rPr>
          <w:b/>
        </w:rPr>
        <w:t>3</w:t>
      </w:r>
      <w:r w:rsidRPr="00213CF9">
        <w:t>, e2124.</w:t>
      </w:r>
    </w:p>
    <w:p w14:paraId="591700BE" w14:textId="77777777" w:rsidR="00213CF9" w:rsidRPr="00213CF9" w:rsidRDefault="00213CF9" w:rsidP="00213CF9">
      <w:pPr>
        <w:pStyle w:val="EndNoteBibliography"/>
        <w:ind w:left="720" w:hanging="720"/>
      </w:pPr>
      <w:r w:rsidRPr="00213CF9">
        <w:t>[36]</w:t>
      </w:r>
      <w:r w:rsidRPr="00213CF9">
        <w:tab/>
        <w:t xml:space="preserve">Palm R, Chang J, Blair J, Garcia-Mesa Y, Lee HG, Castellani RJ, Smith MA, Zhu X, Casadesus G (2014) Down-regulation of serum gonadotropins but not estrogen replacement improves cognition in aged-ovariectomized 3xTg AD female mice. </w:t>
      </w:r>
      <w:r w:rsidRPr="00213CF9">
        <w:rPr>
          <w:i/>
        </w:rPr>
        <w:t>J Neurochem</w:t>
      </w:r>
      <w:r w:rsidRPr="00213CF9">
        <w:t xml:space="preserve"> </w:t>
      </w:r>
      <w:r w:rsidRPr="00213CF9">
        <w:rPr>
          <w:b/>
        </w:rPr>
        <w:t>130</w:t>
      </w:r>
      <w:r w:rsidRPr="00213CF9">
        <w:t>, 115-125.</w:t>
      </w:r>
    </w:p>
    <w:p w14:paraId="74D7F63D" w14:textId="77777777" w:rsidR="00213CF9" w:rsidRPr="00213CF9" w:rsidRDefault="00213CF9" w:rsidP="00213CF9">
      <w:pPr>
        <w:pStyle w:val="EndNoteBibliography"/>
        <w:ind w:left="720" w:hanging="720"/>
      </w:pPr>
      <w:r w:rsidRPr="00213CF9">
        <w:t>[37]</w:t>
      </w:r>
      <w:r w:rsidRPr="00213CF9">
        <w:tab/>
        <w:t xml:space="preserve">Parachikova A, Vasilevko V, Cribbs DH, LaFerla FM, Green KN (2010) Reductions in amyloid-beta-derived neuroinflammation, with minocycline, restore cognition but do not significantly affect tau hyperphosphorylation. </w:t>
      </w:r>
      <w:r w:rsidRPr="00213CF9">
        <w:rPr>
          <w:i/>
        </w:rPr>
        <w:t>J Alzheimers Dis</w:t>
      </w:r>
      <w:r w:rsidRPr="00213CF9">
        <w:t xml:space="preserve"> </w:t>
      </w:r>
      <w:r w:rsidRPr="00213CF9">
        <w:rPr>
          <w:b/>
        </w:rPr>
        <w:t>21</w:t>
      </w:r>
      <w:r w:rsidRPr="00213CF9">
        <w:t>, 527-542.</w:t>
      </w:r>
    </w:p>
    <w:p w14:paraId="06B15FCE" w14:textId="77777777" w:rsidR="00213CF9" w:rsidRPr="00213CF9" w:rsidRDefault="00213CF9" w:rsidP="00213CF9">
      <w:pPr>
        <w:pStyle w:val="EndNoteBibliography"/>
        <w:ind w:left="720" w:hanging="720"/>
      </w:pPr>
      <w:r w:rsidRPr="00213CF9">
        <w:t>[38]</w:t>
      </w:r>
      <w:r w:rsidRPr="00213CF9">
        <w:tab/>
        <w:t xml:space="preserve">Parrella E, Maxim T, Maialetti F, Zhang L, Wan J, Wei M, Cohen P, Fontana L, Longo VD (2013) Protein restriction cycles reduce IGF-1 and phosphorylated Tau, and improve behavioral performance in an Alzheimer's disease mouse model. </w:t>
      </w:r>
      <w:r w:rsidRPr="00213CF9">
        <w:rPr>
          <w:i/>
        </w:rPr>
        <w:t>Aging Cell</w:t>
      </w:r>
      <w:r w:rsidRPr="00213CF9">
        <w:t xml:space="preserve"> </w:t>
      </w:r>
      <w:r w:rsidRPr="00213CF9">
        <w:rPr>
          <w:b/>
        </w:rPr>
        <w:t>12</w:t>
      </w:r>
      <w:r w:rsidRPr="00213CF9">
        <w:t>, 257-268.</w:t>
      </w:r>
    </w:p>
    <w:p w14:paraId="39D46B50" w14:textId="77777777" w:rsidR="00213CF9" w:rsidRPr="00213CF9" w:rsidRDefault="00213CF9" w:rsidP="00213CF9">
      <w:pPr>
        <w:pStyle w:val="EndNoteBibliography"/>
        <w:ind w:left="720" w:hanging="720"/>
      </w:pPr>
      <w:r w:rsidRPr="00213CF9">
        <w:lastRenderedPageBreak/>
        <w:t>[39]</w:t>
      </w:r>
      <w:r w:rsidRPr="00213CF9">
        <w:tab/>
        <w:t xml:space="preserve">Peng J, Liang G, Inan S, Wu Z, Joseph DJ, Meng Q, Peng Y, Eckenhoff MF, Wei H (2012) Dantrolene ameliorates cognitive decline and neuropathology in Alzheimer triple transgenic mice. </w:t>
      </w:r>
      <w:r w:rsidRPr="00213CF9">
        <w:rPr>
          <w:i/>
        </w:rPr>
        <w:t>Neurosci Lett</w:t>
      </w:r>
      <w:r w:rsidRPr="00213CF9">
        <w:t xml:space="preserve"> </w:t>
      </w:r>
      <w:r w:rsidRPr="00213CF9">
        <w:rPr>
          <w:b/>
        </w:rPr>
        <w:t>516</w:t>
      </w:r>
      <w:r w:rsidRPr="00213CF9">
        <w:t>, 274-279.</w:t>
      </w:r>
    </w:p>
    <w:p w14:paraId="1C712A51" w14:textId="77777777" w:rsidR="00213CF9" w:rsidRPr="00213CF9" w:rsidRDefault="00213CF9" w:rsidP="00213CF9">
      <w:pPr>
        <w:pStyle w:val="EndNoteBibliography"/>
        <w:ind w:left="720" w:hanging="720"/>
      </w:pPr>
      <w:r w:rsidRPr="00213CF9">
        <w:t>[40]</w:t>
      </w:r>
      <w:r w:rsidRPr="00213CF9">
        <w:tab/>
        <w:t xml:space="preserve">Rasool S, Martinez-Coria H, Milton S, Glabe CG (2013) Nonhuman amyloid oligomer epitope reduces Alzheimer's-like neuropathology in 3xTg-AD transgenic mice. </w:t>
      </w:r>
      <w:r w:rsidRPr="00213CF9">
        <w:rPr>
          <w:i/>
        </w:rPr>
        <w:t>Mol Neurobiol</w:t>
      </w:r>
      <w:r w:rsidRPr="00213CF9">
        <w:t xml:space="preserve"> </w:t>
      </w:r>
      <w:r w:rsidRPr="00213CF9">
        <w:rPr>
          <w:b/>
        </w:rPr>
        <w:t>48</w:t>
      </w:r>
      <w:r w:rsidRPr="00213CF9">
        <w:t>, 931-940.</w:t>
      </w:r>
    </w:p>
    <w:p w14:paraId="77032096" w14:textId="77777777" w:rsidR="00213CF9" w:rsidRPr="00213CF9" w:rsidRDefault="00213CF9" w:rsidP="00213CF9">
      <w:pPr>
        <w:pStyle w:val="EndNoteBibliography"/>
        <w:ind w:left="720" w:hanging="720"/>
      </w:pPr>
      <w:r w:rsidRPr="00213CF9">
        <w:t>[41]</w:t>
      </w:r>
      <w:r w:rsidRPr="00213CF9">
        <w:tab/>
        <w:t xml:space="preserve">Rasool S, Martinez-Coria H, Wu JW, LaFerla F, Glabe CG (2013) Systemic vaccination with anti-oligomeric monoclonal antibodies improves cognitive function by reducing Abeta deposition and tau pathology in 3xTg-AD mice. </w:t>
      </w:r>
      <w:r w:rsidRPr="00213CF9">
        <w:rPr>
          <w:i/>
        </w:rPr>
        <w:t>J Neurochem</w:t>
      </w:r>
      <w:r w:rsidRPr="00213CF9">
        <w:t xml:space="preserve"> </w:t>
      </w:r>
      <w:r w:rsidRPr="00213CF9">
        <w:rPr>
          <w:b/>
        </w:rPr>
        <w:t>126</w:t>
      </w:r>
      <w:r w:rsidRPr="00213CF9">
        <w:t>, 473-482.</w:t>
      </w:r>
    </w:p>
    <w:p w14:paraId="26C6F80B" w14:textId="77777777" w:rsidR="00213CF9" w:rsidRPr="00213CF9" w:rsidRDefault="00213CF9" w:rsidP="00213CF9">
      <w:pPr>
        <w:pStyle w:val="EndNoteBibliography"/>
        <w:ind w:left="720" w:hanging="720"/>
      </w:pPr>
      <w:r w:rsidRPr="00213CF9">
        <w:t>[42]</w:t>
      </w:r>
      <w:r w:rsidRPr="00213CF9">
        <w:tab/>
        <w:t xml:space="preserve">Ratia M, Gimenez-Llort L, Camps P, Munoz-Torrero D, Perez B, Clos MV, Badia A (2013) Huprine X and huperzine A improve cognition and regulate some neurochemical processes related with Alzheimer's disease in triple transgenic mice (3xTg-AD). </w:t>
      </w:r>
      <w:r w:rsidRPr="00213CF9">
        <w:rPr>
          <w:i/>
        </w:rPr>
        <w:t>Neurodegener Dis</w:t>
      </w:r>
      <w:r w:rsidRPr="00213CF9">
        <w:t xml:space="preserve"> </w:t>
      </w:r>
      <w:r w:rsidRPr="00213CF9">
        <w:rPr>
          <w:b/>
        </w:rPr>
        <w:t>11</w:t>
      </w:r>
      <w:r w:rsidRPr="00213CF9">
        <w:t>, 129-140.</w:t>
      </w:r>
    </w:p>
    <w:p w14:paraId="1EEC673B" w14:textId="77777777" w:rsidR="00213CF9" w:rsidRPr="00213CF9" w:rsidRDefault="00213CF9" w:rsidP="00213CF9">
      <w:pPr>
        <w:pStyle w:val="EndNoteBibliography"/>
        <w:ind w:left="720" w:hanging="720"/>
      </w:pPr>
      <w:r w:rsidRPr="00213CF9">
        <w:t>[43]</w:t>
      </w:r>
      <w:r w:rsidRPr="00213CF9">
        <w:tab/>
        <w:t xml:space="preserve">Revilla S, Ursulet S, Alvarez-Lopez MJ, Castro-Freire M, Perpina U, Garcia-Mesa Y, Bortolozzi A, Gimenez-Llort L, Kaliman P, Cristofol R, Sarkis C, Sanfeliu C (2014) Lenti-GDNF gene therapy protects against Alzheimer's disease-like neuropathology in 3xTg-AD mice and MC65 cells. </w:t>
      </w:r>
      <w:r w:rsidRPr="00213CF9">
        <w:rPr>
          <w:i/>
        </w:rPr>
        <w:t>CNS Neurosci Ther</w:t>
      </w:r>
      <w:r w:rsidRPr="00213CF9">
        <w:t xml:space="preserve"> </w:t>
      </w:r>
      <w:r w:rsidRPr="00213CF9">
        <w:rPr>
          <w:b/>
        </w:rPr>
        <w:t>20</w:t>
      </w:r>
      <w:r w:rsidRPr="00213CF9">
        <w:t>, 961-972.</w:t>
      </w:r>
    </w:p>
    <w:p w14:paraId="1B534D88" w14:textId="77777777" w:rsidR="00213CF9" w:rsidRPr="00213CF9" w:rsidRDefault="00213CF9" w:rsidP="00213CF9">
      <w:pPr>
        <w:pStyle w:val="EndNoteBibliography"/>
        <w:ind w:left="720" w:hanging="720"/>
      </w:pPr>
      <w:r w:rsidRPr="00213CF9">
        <w:t>[44]</w:t>
      </w:r>
      <w:r w:rsidRPr="00213CF9">
        <w:tab/>
        <w:t xml:space="preserve">Sabogal-Guaqueta AM, Munoz-Manco JI, Ramirez-Pineda JR, Lamprea-Rodriguez M, Osorio E, Cardona-Gomez GP (2015) The flavonoid quercetin ameliorates Alzheimer's disease pathology and protects cognitive and emotional function in aged triple transgenic Alzheimer's disease model mice. </w:t>
      </w:r>
      <w:r w:rsidRPr="00213CF9">
        <w:rPr>
          <w:i/>
        </w:rPr>
        <w:t>Neuropharmacology</w:t>
      </w:r>
      <w:r w:rsidRPr="00213CF9">
        <w:t xml:space="preserve"> </w:t>
      </w:r>
      <w:r w:rsidRPr="00213CF9">
        <w:rPr>
          <w:b/>
        </w:rPr>
        <w:t>93</w:t>
      </w:r>
      <w:r w:rsidRPr="00213CF9">
        <w:t>, 134-145.</w:t>
      </w:r>
    </w:p>
    <w:p w14:paraId="19A665BF" w14:textId="77777777" w:rsidR="00213CF9" w:rsidRPr="00213CF9" w:rsidRDefault="00213CF9" w:rsidP="00213CF9">
      <w:pPr>
        <w:pStyle w:val="EndNoteBibliography"/>
        <w:ind w:left="720" w:hanging="720"/>
      </w:pPr>
      <w:r w:rsidRPr="00213CF9">
        <w:t>[45]</w:t>
      </w:r>
      <w:r w:rsidRPr="00213CF9">
        <w:tab/>
        <w:t xml:space="preserve">Sabogal-Guaqueta AM, Osorio E, Cardona-Gomez GP (2016) Linalool reverses neuropathological and behavioral impairments in old triple transgenic Alzheimer's mice. </w:t>
      </w:r>
      <w:r w:rsidRPr="00213CF9">
        <w:rPr>
          <w:i/>
        </w:rPr>
        <w:t>Neuropharmacology</w:t>
      </w:r>
      <w:r w:rsidRPr="00213CF9">
        <w:t xml:space="preserve"> </w:t>
      </w:r>
      <w:r w:rsidRPr="00213CF9">
        <w:rPr>
          <w:b/>
        </w:rPr>
        <w:t>102</w:t>
      </w:r>
      <w:r w:rsidRPr="00213CF9">
        <w:t>, 111-120.</w:t>
      </w:r>
    </w:p>
    <w:p w14:paraId="21001B76" w14:textId="77777777" w:rsidR="00213CF9" w:rsidRPr="00213CF9" w:rsidRDefault="00213CF9" w:rsidP="00213CF9">
      <w:pPr>
        <w:pStyle w:val="EndNoteBibliography"/>
        <w:ind w:left="720" w:hanging="720"/>
      </w:pPr>
      <w:r w:rsidRPr="00213CF9">
        <w:t>[46]</w:t>
      </w:r>
      <w:r w:rsidRPr="00213CF9">
        <w:tab/>
        <w:t xml:space="preserve">Sandoval-Hernandez AG, Buitrago L, Moreno H, Cardona-Gomez GP, Arboleda G (2015) Role of Liver X Receptor in AD Pathophysiology. </w:t>
      </w:r>
      <w:r w:rsidRPr="00213CF9">
        <w:rPr>
          <w:i/>
        </w:rPr>
        <w:t>PLoS One</w:t>
      </w:r>
      <w:r w:rsidRPr="00213CF9">
        <w:t xml:space="preserve"> </w:t>
      </w:r>
      <w:r w:rsidRPr="00213CF9">
        <w:rPr>
          <w:b/>
        </w:rPr>
        <w:t>10</w:t>
      </w:r>
      <w:r w:rsidRPr="00213CF9">
        <w:t>, e0145467.</w:t>
      </w:r>
    </w:p>
    <w:p w14:paraId="2D366123" w14:textId="2D765911" w:rsidR="00213CF9" w:rsidRPr="00213CF9" w:rsidRDefault="00213CF9" w:rsidP="00213CF9">
      <w:pPr>
        <w:pStyle w:val="EndNoteBibliography"/>
        <w:ind w:left="720" w:hanging="720"/>
      </w:pPr>
      <w:r w:rsidRPr="00213CF9">
        <w:t>[47]</w:t>
      </w:r>
      <w:r w:rsidRPr="00213CF9">
        <w:tab/>
        <w:t xml:space="preserve">Sandoval-Hernandez AG, Hernandez HG, Restrepo A, Munoz JI, Bayon GF, Fernandez AF, Fraga MF, Cardona-Gomez GP, Arboleda H, Arboleda GH (2016) Liver X </w:t>
      </w:r>
      <w:r w:rsidR="006E70CB" w:rsidRPr="00213CF9">
        <w:t>receptor agonist modifi</w:t>
      </w:r>
      <w:r w:rsidRPr="00213CF9">
        <w:t xml:space="preserve">es the DNA </w:t>
      </w:r>
      <w:r w:rsidR="006E70CB" w:rsidRPr="00213CF9">
        <w:t>methylation profile of synapse and neurogenesis-related genes in the triple transgenic mouse mo</w:t>
      </w:r>
      <w:r w:rsidRPr="00213CF9">
        <w:t xml:space="preserve">del of Alzheimer's </w:t>
      </w:r>
      <w:r w:rsidR="006E70CB">
        <w:t>d</w:t>
      </w:r>
      <w:bookmarkStart w:id="0" w:name="_GoBack"/>
      <w:bookmarkEnd w:id="0"/>
      <w:r w:rsidRPr="00213CF9">
        <w:t xml:space="preserve">isease. </w:t>
      </w:r>
      <w:r w:rsidRPr="00213CF9">
        <w:rPr>
          <w:i/>
        </w:rPr>
        <w:t>J Mol Neurosci</w:t>
      </w:r>
      <w:r w:rsidRPr="00213CF9">
        <w:t xml:space="preserve"> </w:t>
      </w:r>
      <w:r w:rsidRPr="00213CF9">
        <w:rPr>
          <w:b/>
        </w:rPr>
        <w:t>58</w:t>
      </w:r>
      <w:r w:rsidRPr="00213CF9">
        <w:t>, 243-253.</w:t>
      </w:r>
    </w:p>
    <w:p w14:paraId="28AEB11B" w14:textId="77777777" w:rsidR="00213CF9" w:rsidRPr="00213CF9" w:rsidRDefault="00213CF9" w:rsidP="00213CF9">
      <w:pPr>
        <w:pStyle w:val="EndNoteBibliography"/>
        <w:ind w:left="720" w:hanging="720"/>
      </w:pPr>
      <w:r w:rsidRPr="00213CF9">
        <w:t>[48]</w:t>
      </w:r>
      <w:r w:rsidRPr="00213CF9">
        <w:tab/>
        <w:t xml:space="preserve">Sung YM, Lee T, Yoon H, DiBattista AM, Song JM, Sohn Y, Moffat EI, Turner RS, Jung M, Kim J, Hoe HS (2013) Mercaptoacetamide-based class II HDAC inhibitor lowers Abeta levels and improves learning and memory in a mouse model of Alzheimer's disease. </w:t>
      </w:r>
      <w:r w:rsidRPr="00213CF9">
        <w:rPr>
          <w:i/>
        </w:rPr>
        <w:t>Exp Neurol</w:t>
      </w:r>
      <w:r w:rsidRPr="00213CF9">
        <w:t xml:space="preserve"> </w:t>
      </w:r>
      <w:r w:rsidRPr="00213CF9">
        <w:rPr>
          <w:b/>
        </w:rPr>
        <w:t>239</w:t>
      </w:r>
      <w:r w:rsidRPr="00213CF9">
        <w:t>, 192-201.</w:t>
      </w:r>
    </w:p>
    <w:p w14:paraId="7B5CA2D0" w14:textId="77777777" w:rsidR="00213CF9" w:rsidRPr="00213CF9" w:rsidRDefault="00213CF9" w:rsidP="00213CF9">
      <w:pPr>
        <w:pStyle w:val="EndNoteBibliography"/>
        <w:ind w:left="720" w:hanging="720"/>
      </w:pPr>
      <w:r w:rsidRPr="00213CF9">
        <w:t>[49]</w:t>
      </w:r>
      <w:r w:rsidRPr="00213CF9">
        <w:tab/>
        <w:t xml:space="preserve">Sy M, Kitazawa M, Medeiros R, Whitman L, Cheng D, Lane TE, Laferla FM (2011) Inflammation induced by infection potentiates tau pathological features in transgenic mice. </w:t>
      </w:r>
      <w:r w:rsidRPr="00213CF9">
        <w:rPr>
          <w:i/>
        </w:rPr>
        <w:t>Am J Pathol</w:t>
      </w:r>
      <w:r w:rsidRPr="00213CF9">
        <w:t xml:space="preserve"> </w:t>
      </w:r>
      <w:r w:rsidRPr="00213CF9">
        <w:rPr>
          <w:b/>
        </w:rPr>
        <w:t>178</w:t>
      </w:r>
      <w:r w:rsidRPr="00213CF9">
        <w:t>, 2811-2822.</w:t>
      </w:r>
    </w:p>
    <w:p w14:paraId="72CE64D7" w14:textId="77777777" w:rsidR="00213CF9" w:rsidRPr="00213CF9" w:rsidRDefault="00213CF9" w:rsidP="00213CF9">
      <w:pPr>
        <w:pStyle w:val="EndNoteBibliography"/>
        <w:ind w:left="720" w:hanging="720"/>
      </w:pPr>
      <w:r w:rsidRPr="00213CF9">
        <w:t>[50]</w:t>
      </w:r>
      <w:r w:rsidRPr="00213CF9">
        <w:tab/>
        <w:t xml:space="preserve">Tweedie D, Ferguson RA, Fishman K, Frankola KA, Van Praag H, Holloway HW, Luo W, Li Y, Caracciolo L, Russo I, Barlati S, Ray B, Lahiri DK, Bosetti F, Greig NH, Rosi S (2012) Tumor necrosis factor-alpha synthesis inhibitor 3,6'-dithiothalidomide attenuates markers of inflammation, Alzheimer pathology and behavioral deficits in animal models of neuroinflammation and Alzheimer's disease. </w:t>
      </w:r>
      <w:r w:rsidRPr="00213CF9">
        <w:rPr>
          <w:i/>
        </w:rPr>
        <w:t>J Neuroinflammation</w:t>
      </w:r>
      <w:r w:rsidRPr="00213CF9">
        <w:t xml:space="preserve"> </w:t>
      </w:r>
      <w:r w:rsidRPr="00213CF9">
        <w:rPr>
          <w:b/>
        </w:rPr>
        <w:t>9</w:t>
      </w:r>
      <w:r w:rsidRPr="00213CF9">
        <w:t>, 106.</w:t>
      </w:r>
    </w:p>
    <w:p w14:paraId="2C44DE32" w14:textId="77777777" w:rsidR="00213CF9" w:rsidRPr="00213CF9" w:rsidRDefault="00213CF9" w:rsidP="00213CF9">
      <w:pPr>
        <w:pStyle w:val="EndNoteBibliography"/>
        <w:ind w:left="720" w:hanging="720"/>
      </w:pPr>
      <w:r w:rsidRPr="00213CF9">
        <w:t>[51]</w:t>
      </w:r>
      <w:r w:rsidRPr="00213CF9">
        <w:tab/>
        <w:t xml:space="preserve">Wu Z, Yang B, Liu C, Liang G, Liu W, Pickup S, Meng Q, Tian Y, Li S, Eckenhoff MF, Wei H (2015) Long-term dantrolene treatment reduced intraneuronal amyloid in aged Alzheimer triple transgenic mice. </w:t>
      </w:r>
      <w:r w:rsidRPr="00213CF9">
        <w:rPr>
          <w:i/>
        </w:rPr>
        <w:t>Alzheimer Dis Assoc Disord</w:t>
      </w:r>
      <w:r w:rsidRPr="00213CF9">
        <w:t xml:space="preserve"> </w:t>
      </w:r>
      <w:r w:rsidRPr="00213CF9">
        <w:rPr>
          <w:b/>
        </w:rPr>
        <w:t>29</w:t>
      </w:r>
      <w:r w:rsidRPr="00213CF9">
        <w:t>, 184-191.</w:t>
      </w:r>
    </w:p>
    <w:p w14:paraId="4190512A" w14:textId="77777777" w:rsidR="00213CF9" w:rsidRPr="00213CF9" w:rsidRDefault="00213CF9" w:rsidP="00213CF9">
      <w:pPr>
        <w:pStyle w:val="EndNoteBibliography"/>
        <w:ind w:left="720" w:hanging="720"/>
      </w:pPr>
      <w:r w:rsidRPr="00213CF9">
        <w:lastRenderedPageBreak/>
        <w:t>[52]</w:t>
      </w:r>
      <w:r w:rsidRPr="00213CF9">
        <w:tab/>
        <w:t xml:space="preserve">Yu Y, Li X, Blanchard J, Li Y, Iqbal K, Liu F, Gong CX (2015) Insulin sensitizers improve learning and attenuate tau hyperphosphorylation and neuroinflammation in 3xTg-AD mice. </w:t>
      </w:r>
      <w:r w:rsidRPr="00213CF9">
        <w:rPr>
          <w:i/>
        </w:rPr>
        <w:t>J Neural Transm (Vienna)</w:t>
      </w:r>
      <w:r w:rsidRPr="00213CF9">
        <w:t xml:space="preserve"> </w:t>
      </w:r>
      <w:r w:rsidRPr="00213CF9">
        <w:rPr>
          <w:b/>
        </w:rPr>
        <w:t>122</w:t>
      </w:r>
      <w:r w:rsidRPr="00213CF9">
        <w:t>, 593-606.</w:t>
      </w:r>
    </w:p>
    <w:p w14:paraId="2726ED09" w14:textId="77777777" w:rsidR="00213CF9" w:rsidRPr="00213CF9" w:rsidRDefault="00213CF9" w:rsidP="00213CF9">
      <w:pPr>
        <w:pStyle w:val="EndNoteBibliography"/>
        <w:ind w:left="720" w:hanging="720"/>
      </w:pPr>
      <w:r w:rsidRPr="00213CF9">
        <w:t>[53]</w:t>
      </w:r>
      <w:r w:rsidRPr="00213CF9">
        <w:tab/>
        <w:t xml:space="preserve">Zumkehr J, Rodriguez-Ortiz CJ, Cheng D, Kieu Z, Wai T, Hawkins C, Kilian J, Lim SL, Medeiros R, Kitazawa M (2015) Ceftriaxone ameliorates tau pathology and cognitive decline via restoration of glial glutamate transporter in a mouse model of Alzheimer's disease. </w:t>
      </w:r>
      <w:r w:rsidRPr="00213CF9">
        <w:rPr>
          <w:i/>
        </w:rPr>
        <w:t>Neurobiol Aging</w:t>
      </w:r>
      <w:r w:rsidRPr="00213CF9">
        <w:t xml:space="preserve"> </w:t>
      </w:r>
      <w:r w:rsidRPr="00213CF9">
        <w:rPr>
          <w:b/>
        </w:rPr>
        <w:t>36</w:t>
      </w:r>
      <w:r w:rsidRPr="00213CF9">
        <w:t>, 2260-2271.</w:t>
      </w:r>
    </w:p>
    <w:p w14:paraId="31074728" w14:textId="6A45048F" w:rsidR="002F2268" w:rsidRDefault="00450F92" w:rsidP="002F2268">
      <w:r>
        <w:fldChar w:fldCharType="end"/>
      </w:r>
    </w:p>
    <w:sectPr w:rsidR="002F2268" w:rsidSect="008C66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2vrt2fzww5ge02fm5d9rcaaetrsr9edrd&quot;&gt;3xTg Research EndNote Library&lt;record-ids&gt;&lt;item&gt;4&lt;/item&gt;&lt;item&gt;30&lt;/item&gt;&lt;item&gt;32&lt;/item&gt;&lt;item&gt;33&lt;/item&gt;&lt;item&gt;35&lt;/item&gt;&lt;item&gt;36&lt;/item&gt;&lt;item&gt;37&lt;/item&gt;&lt;item&gt;38&lt;/item&gt;&lt;item&gt;39&lt;/item&gt;&lt;item&gt;40&lt;/item&gt;&lt;item&gt;41&lt;/item&gt;&lt;item&gt;42&lt;/item&gt;&lt;item&gt;43&lt;/item&gt;&lt;item&gt;45&lt;/item&gt;&lt;item&gt;46&lt;/item&gt;&lt;item&gt;48&lt;/item&gt;&lt;item&gt;49&lt;/item&gt;&lt;item&gt;50&lt;/item&gt;&lt;item&gt;51&lt;/item&gt;&lt;item&gt;52&lt;/item&gt;&lt;item&gt;53&lt;/item&gt;&lt;item&gt;55&lt;/item&gt;&lt;item&gt;56&lt;/item&gt;&lt;item&gt;57&lt;/item&gt;&lt;item&gt;58&lt;/item&gt;&lt;item&gt;68&lt;/item&gt;&lt;item&gt;71&lt;/item&gt;&lt;item&gt;75&lt;/item&gt;&lt;item&gt;77&lt;/item&gt;&lt;item&gt;85&lt;/item&gt;&lt;item&gt;88&lt;/item&gt;&lt;item&gt;89&lt;/item&gt;&lt;item&gt;94&lt;/item&gt;&lt;item&gt;108&lt;/item&gt;&lt;item&gt;109&lt;/item&gt;&lt;item&gt;110&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FC5DA1"/>
    <w:rsid w:val="00000F43"/>
    <w:rsid w:val="000352CF"/>
    <w:rsid w:val="000666A5"/>
    <w:rsid w:val="000823AC"/>
    <w:rsid w:val="000B1666"/>
    <w:rsid w:val="000B5463"/>
    <w:rsid w:val="000D48F2"/>
    <w:rsid w:val="000E6BCC"/>
    <w:rsid w:val="00116CCF"/>
    <w:rsid w:val="00150E08"/>
    <w:rsid w:val="001821A9"/>
    <w:rsid w:val="00196B07"/>
    <w:rsid w:val="001B1BE2"/>
    <w:rsid w:val="001D5E7C"/>
    <w:rsid w:val="001E098D"/>
    <w:rsid w:val="001F0DA9"/>
    <w:rsid w:val="001F3C38"/>
    <w:rsid w:val="00205311"/>
    <w:rsid w:val="00210C2C"/>
    <w:rsid w:val="00213CF9"/>
    <w:rsid w:val="00220727"/>
    <w:rsid w:val="0022500B"/>
    <w:rsid w:val="00225C54"/>
    <w:rsid w:val="0024786C"/>
    <w:rsid w:val="00283A60"/>
    <w:rsid w:val="00294645"/>
    <w:rsid w:val="002F2268"/>
    <w:rsid w:val="00301798"/>
    <w:rsid w:val="003062FB"/>
    <w:rsid w:val="00324443"/>
    <w:rsid w:val="00346D29"/>
    <w:rsid w:val="00347E0E"/>
    <w:rsid w:val="00392C37"/>
    <w:rsid w:val="00395B92"/>
    <w:rsid w:val="003C2894"/>
    <w:rsid w:val="003D7F68"/>
    <w:rsid w:val="00444526"/>
    <w:rsid w:val="0045007B"/>
    <w:rsid w:val="00450F92"/>
    <w:rsid w:val="004634A5"/>
    <w:rsid w:val="00465F7E"/>
    <w:rsid w:val="004672F2"/>
    <w:rsid w:val="004A2E42"/>
    <w:rsid w:val="004C17B4"/>
    <w:rsid w:val="004D59C4"/>
    <w:rsid w:val="00515657"/>
    <w:rsid w:val="005329C3"/>
    <w:rsid w:val="005566A5"/>
    <w:rsid w:val="00564289"/>
    <w:rsid w:val="00566FF6"/>
    <w:rsid w:val="00572BC6"/>
    <w:rsid w:val="00581988"/>
    <w:rsid w:val="00590958"/>
    <w:rsid w:val="00597586"/>
    <w:rsid w:val="005A0128"/>
    <w:rsid w:val="005C0095"/>
    <w:rsid w:val="005C24EB"/>
    <w:rsid w:val="005E3DF1"/>
    <w:rsid w:val="005F41A0"/>
    <w:rsid w:val="005F618B"/>
    <w:rsid w:val="00617A13"/>
    <w:rsid w:val="006301CA"/>
    <w:rsid w:val="006443E5"/>
    <w:rsid w:val="0066189A"/>
    <w:rsid w:val="0066416D"/>
    <w:rsid w:val="0066652F"/>
    <w:rsid w:val="00695078"/>
    <w:rsid w:val="006D1869"/>
    <w:rsid w:val="006E017F"/>
    <w:rsid w:val="006E70CB"/>
    <w:rsid w:val="00701FC4"/>
    <w:rsid w:val="00792A41"/>
    <w:rsid w:val="007D0C62"/>
    <w:rsid w:val="00822226"/>
    <w:rsid w:val="008227A0"/>
    <w:rsid w:val="008621EA"/>
    <w:rsid w:val="008C66D0"/>
    <w:rsid w:val="008E7D30"/>
    <w:rsid w:val="00986520"/>
    <w:rsid w:val="009B1DFA"/>
    <w:rsid w:val="009B461C"/>
    <w:rsid w:val="00A1303C"/>
    <w:rsid w:val="00A17994"/>
    <w:rsid w:val="00A2284A"/>
    <w:rsid w:val="00A36EE1"/>
    <w:rsid w:val="00AA497F"/>
    <w:rsid w:val="00AB16C9"/>
    <w:rsid w:val="00B20983"/>
    <w:rsid w:val="00B54637"/>
    <w:rsid w:val="00B628FD"/>
    <w:rsid w:val="00B63662"/>
    <w:rsid w:val="00B65216"/>
    <w:rsid w:val="00BD2E88"/>
    <w:rsid w:val="00BD7414"/>
    <w:rsid w:val="00BF4D8A"/>
    <w:rsid w:val="00CA315B"/>
    <w:rsid w:val="00CC1701"/>
    <w:rsid w:val="00CC1D7B"/>
    <w:rsid w:val="00CF69B7"/>
    <w:rsid w:val="00D228FE"/>
    <w:rsid w:val="00D32CE2"/>
    <w:rsid w:val="00D5781C"/>
    <w:rsid w:val="00D83158"/>
    <w:rsid w:val="00DF4425"/>
    <w:rsid w:val="00E22127"/>
    <w:rsid w:val="00E22C18"/>
    <w:rsid w:val="00E46078"/>
    <w:rsid w:val="00E60708"/>
    <w:rsid w:val="00E6778C"/>
    <w:rsid w:val="00E96077"/>
    <w:rsid w:val="00EB62AD"/>
    <w:rsid w:val="00EE635D"/>
    <w:rsid w:val="00F27B7C"/>
    <w:rsid w:val="00F67D3A"/>
    <w:rsid w:val="00F90BB6"/>
    <w:rsid w:val="00FA286A"/>
    <w:rsid w:val="00FC5DA1"/>
    <w:rsid w:val="00FD4ED5"/>
    <w:rsid w:val="00FE1F06"/>
    <w:rsid w:val="00FF7B3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D5F594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C5DA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C5DA1"/>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2F2268"/>
    <w:rPr>
      <w:rFonts w:eastAsiaTheme="minorEastAsia"/>
      <w:noProof/>
    </w:rPr>
  </w:style>
  <w:style w:type="character" w:customStyle="1" w:styleId="EndNoteBibliographyChar">
    <w:name w:val="EndNote Bibliography Char"/>
    <w:basedOn w:val="DefaultParagraphFont"/>
    <w:link w:val="EndNoteBibliography"/>
    <w:rsid w:val="002F2268"/>
    <w:rPr>
      <w:rFonts w:ascii="Times New Roman" w:eastAsiaTheme="minorEastAsia" w:hAnsi="Times New Roman" w:cs="Times New Roman"/>
      <w:noProof/>
    </w:rPr>
  </w:style>
  <w:style w:type="paragraph" w:customStyle="1" w:styleId="EndNoteBibliographyTitle">
    <w:name w:val="EndNote Bibliography Title"/>
    <w:basedOn w:val="Normal"/>
    <w:rsid w:val="00450F92"/>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709</Words>
  <Characters>21144</Characters>
  <Application>Microsoft Macintosh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e Mitchell</dc:creator>
  <cp:keywords/>
  <dc:description/>
  <cp:lastModifiedBy>Beth Kumar</cp:lastModifiedBy>
  <cp:revision>3</cp:revision>
  <dcterms:created xsi:type="dcterms:W3CDTF">2017-10-09T17:56:00Z</dcterms:created>
  <dcterms:modified xsi:type="dcterms:W3CDTF">2017-10-09T18:00:00Z</dcterms:modified>
</cp:coreProperties>
</file>